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0AE164" w14:textId="77777777" w:rsidR="00861692" w:rsidRDefault="00861692" w:rsidP="00F061DD">
      <w:pPr>
        <w:spacing w:line="360" w:lineRule="auto"/>
        <w:jc w:val="center"/>
        <w:rPr>
          <w:sz w:val="28"/>
        </w:rPr>
      </w:pPr>
      <w:r>
        <w:rPr>
          <w:noProof/>
        </w:rPr>
        <w:drawing>
          <wp:inline distT="0" distB="0" distL="0" distR="0" wp14:anchorId="2ABE25C4" wp14:editId="4722148A">
            <wp:extent cx="895350" cy="895350"/>
            <wp:effectExtent l="0" t="0" r="0" b="0"/>
            <wp:docPr id="26" name="Picture 26" descr="VGTU_Herbas_Black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TU_Herbas_Black_RG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inline>
        </w:drawing>
      </w:r>
    </w:p>
    <w:p w14:paraId="22291B38" w14:textId="4E707A26" w:rsidR="00F061DD" w:rsidRPr="00CD2BCF" w:rsidRDefault="002F6F19" w:rsidP="00F061DD">
      <w:pPr>
        <w:spacing w:line="360" w:lineRule="auto"/>
        <w:jc w:val="center"/>
        <w:rPr>
          <w:sz w:val="28"/>
          <w:szCs w:val="28"/>
        </w:rPr>
      </w:pPr>
      <w:r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73BCFC32" w14:textId="77777777" w:rsidR="00F061DD" w:rsidRPr="00363F2A" w:rsidRDefault="00F061DD" w:rsidP="00F061DD">
      <w:pPr>
        <w:jc w:val="center"/>
        <w:rPr>
          <w:i/>
          <w:iCs/>
          <w:sz w:val="28"/>
          <w:szCs w:val="28"/>
          <w:vertAlign w:val="superscript"/>
        </w:rPr>
      </w:pPr>
      <w:r w:rsidRPr="00363F2A">
        <w:rPr>
          <w:sz w:val="28"/>
          <w:szCs w:val="28"/>
        </w:rPr>
        <w:t>Baigiamasis bakalauro darbas</w:t>
      </w:r>
    </w:p>
    <w:p w14:paraId="3423FB4F" w14:textId="77777777" w:rsidR="00F061DD" w:rsidRPr="00A5595E" w:rsidRDefault="00F061DD" w:rsidP="00F061DD">
      <w:pPr>
        <w:spacing w:line="360" w:lineRule="auto"/>
        <w:jc w:val="center"/>
        <w:rPr>
          <w:color w:val="FF0000"/>
        </w:rPr>
      </w:pPr>
    </w:p>
    <w:p w14:paraId="636CC3F6" w14:textId="77777777" w:rsidR="00F061DD" w:rsidRDefault="00F061DD" w:rsidP="00F061DD">
      <w:pPr>
        <w:spacing w:line="360" w:lineRule="auto"/>
        <w:jc w:val="center"/>
        <w:rPr>
          <w:rStyle w:val="Strong"/>
          <w:b w:val="0"/>
          <w:color w:val="000000"/>
        </w:rPr>
      </w:pPr>
      <w:r>
        <w:t xml:space="preserve">Verslo vadybos </w:t>
      </w:r>
      <w:r w:rsidRPr="00D6632D">
        <w:t>studijų programa, valstybinis kodas</w:t>
      </w:r>
      <w:r>
        <w:t xml:space="preserve"> </w:t>
      </w:r>
      <w:r w:rsidRPr="009E0A6E">
        <w:rPr>
          <w:rStyle w:val="Strong"/>
          <w:b w:val="0"/>
          <w:color w:val="000000"/>
        </w:rPr>
        <w:t>612N10007</w:t>
      </w:r>
    </w:p>
    <w:p w14:paraId="5EA6B265" w14:textId="77777777" w:rsidR="00F061DD" w:rsidRPr="00D6632D" w:rsidRDefault="00F061DD" w:rsidP="00F061DD">
      <w:pPr>
        <w:spacing w:line="360" w:lineRule="auto"/>
        <w:jc w:val="center"/>
        <w:rPr>
          <w:i/>
          <w:iCs/>
        </w:rPr>
      </w:pPr>
      <w:r>
        <w:rPr>
          <w:rStyle w:val="Strong"/>
          <w:b w:val="0"/>
          <w:color w:val="000000"/>
        </w:rPr>
        <w:t>Marketingo vadybos specializacija</w:t>
      </w:r>
    </w:p>
    <w:p w14:paraId="3C16BA76" w14:textId="77777777" w:rsidR="00F061DD" w:rsidRPr="00D6632D" w:rsidRDefault="00F061DD" w:rsidP="00F061DD">
      <w:pPr>
        <w:spacing w:line="360" w:lineRule="auto"/>
        <w:jc w:val="center"/>
        <w:rPr>
          <w:i/>
          <w:iCs/>
          <w:vertAlign w:val="superscript"/>
        </w:rPr>
      </w:pPr>
      <w:r w:rsidRPr="009E0A6E">
        <w:rPr>
          <w:color w:val="000000"/>
        </w:rPr>
        <w:t>Verslo</w:t>
      </w:r>
      <w:r w:rsidRPr="009E0A6E">
        <w:t xml:space="preserve"> </w:t>
      </w:r>
      <w:r w:rsidRPr="00D6632D">
        <w:t>studijų kryptis</w:t>
      </w:r>
    </w:p>
    <w:p w14:paraId="4EFC1EAD" w14:textId="77777777" w:rsidR="00F061DD" w:rsidRDefault="00F061DD" w:rsidP="00F061DD">
      <w:pPr>
        <w:spacing w:line="360" w:lineRule="auto"/>
        <w:jc w:val="center"/>
      </w:pPr>
    </w:p>
    <w:p w14:paraId="3931BC92" w14:textId="77777777" w:rsidR="00F061DD" w:rsidRDefault="00F061DD" w:rsidP="00F061DD">
      <w:pPr>
        <w:spacing w:line="360" w:lineRule="auto"/>
        <w:jc w:val="center"/>
      </w:pPr>
    </w:p>
    <w:p w14:paraId="441C1231" w14:textId="77777777" w:rsidR="00F061DD" w:rsidRDefault="00F061DD" w:rsidP="00F061DD">
      <w:pPr>
        <w:spacing w:line="360" w:lineRule="auto"/>
        <w:jc w:val="center"/>
      </w:pPr>
    </w:p>
    <w:p w14:paraId="03F2C3E3" w14:textId="77777777" w:rsidR="00F061DD" w:rsidRDefault="00F061DD" w:rsidP="00F061DD">
      <w:pPr>
        <w:spacing w:line="360" w:lineRule="auto"/>
        <w:jc w:val="center"/>
      </w:pP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029B062F" w14:textId="77777777" w:rsidR="00F061DD" w:rsidRDefault="00F061DD" w:rsidP="00F061DD">
      <w:pPr>
        <w:spacing w:line="360" w:lineRule="auto"/>
        <w:jc w:val="center"/>
      </w:pPr>
    </w:p>
    <w:p w14:paraId="1048DB8B" w14:textId="77777777" w:rsidR="00F061DD" w:rsidRDefault="00F061DD" w:rsidP="00F061DD">
      <w:pPr>
        <w:spacing w:line="360" w:lineRule="auto"/>
        <w:jc w:val="center"/>
      </w:pPr>
    </w:p>
    <w:p w14:paraId="0A5A736C" w14:textId="0A983423" w:rsidR="00F061DD" w:rsidRDefault="00F061DD" w:rsidP="00F061DD">
      <w:pPr>
        <w:spacing w:line="360" w:lineRule="auto"/>
        <w:jc w:val="center"/>
      </w:pPr>
      <w:bookmarkStart w:id="2" w:name="_GoBack"/>
      <w:bookmarkEnd w:id="2"/>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5C508643" w:rsidR="00F061DD" w:rsidRDefault="00F061DD" w:rsidP="00F061DD">
      <w:pPr>
        <w:jc w:val="center"/>
      </w:pPr>
      <w:r>
        <w:t>Vilnius, 20XX</w:t>
      </w:r>
    </w:p>
    <w:p w14:paraId="55435A07" w14:textId="405FF1B5" w:rsidR="00F061DD" w:rsidRPr="00F4050E" w:rsidRDefault="00F061DD" w:rsidP="00F061DD">
      <w:pPr>
        <w:jc w:val="center"/>
        <w:rPr>
          <w:sz w:val="28"/>
          <w:szCs w:val="28"/>
        </w:rPr>
      </w:pPr>
      <w:r>
        <w:br w:type="page"/>
      </w:r>
      <w:r w:rsidRPr="00F4050E">
        <w:rPr>
          <w:sz w:val="28"/>
          <w:szCs w:val="28"/>
        </w:rPr>
        <w:lastRenderedPageBreak/>
        <w:t>VILNIAUS GEDIMINO TECHNIKOS UNIVERSITETAS</w:t>
      </w:r>
    </w:p>
    <w:p w14:paraId="13E1953D" w14:textId="77777777" w:rsidR="00F061DD" w:rsidRPr="005404EE" w:rsidRDefault="00F061DD" w:rsidP="00F061DD">
      <w:pPr>
        <w:spacing w:line="360" w:lineRule="auto"/>
        <w:jc w:val="center"/>
        <w:rPr>
          <w:i/>
          <w:iCs/>
          <w:caps/>
        </w:rPr>
      </w:pPr>
      <w:r>
        <w:rPr>
          <w:caps/>
        </w:rPr>
        <w:t xml:space="preserve">Verslo vadybos </w:t>
      </w:r>
      <w:r w:rsidRPr="005404EE">
        <w:rPr>
          <w:caps/>
        </w:rPr>
        <w:t>fakultetas</w:t>
      </w:r>
    </w:p>
    <w:p w14:paraId="5026FEB4"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03062C6A" w14:textId="77777777" w:rsidR="00F061DD" w:rsidRDefault="00F061DD" w:rsidP="00F061DD">
      <w:pPr>
        <w:spacing w:line="360" w:lineRule="auto"/>
        <w:jc w:val="center"/>
      </w:pPr>
    </w:p>
    <w:p w14:paraId="1EE29D00" w14:textId="77777777" w:rsidR="00F061DD" w:rsidRDefault="00F061DD" w:rsidP="00F061DD">
      <w:pPr>
        <w:jc w:val="center"/>
      </w:pPr>
      <w:r>
        <w:t xml:space="preserve">                                                                                                   TVIRTINU</w:t>
      </w:r>
    </w:p>
    <w:p w14:paraId="76ADCF35" w14:textId="77777777" w:rsidR="00F061DD" w:rsidRDefault="00F061DD" w:rsidP="00F061DD">
      <w:pPr>
        <w:jc w:val="center"/>
      </w:pPr>
      <w:r>
        <w:tab/>
      </w:r>
      <w:r>
        <w:tab/>
      </w:r>
      <w:r>
        <w:tab/>
      </w:r>
      <w:r>
        <w:tab/>
      </w:r>
      <w:r>
        <w:tab/>
        <w:t>Katedros vedėja</w:t>
      </w:r>
    </w:p>
    <w:p w14:paraId="04F31CAB" w14:textId="77777777" w:rsidR="00F061DD" w:rsidRDefault="00F061DD" w:rsidP="00F061DD">
      <w:pPr>
        <w:pStyle w:val="BodyText"/>
        <w:ind w:left="6481" w:firstLine="720"/>
        <w:rPr>
          <w:sz w:val="22"/>
        </w:rPr>
      </w:pPr>
      <w:r>
        <w:rPr>
          <w:sz w:val="22"/>
        </w:rPr>
        <w:t>______________________</w:t>
      </w:r>
    </w:p>
    <w:p w14:paraId="7D9F7BB2" w14:textId="77777777" w:rsidR="00F061DD" w:rsidRDefault="00F061DD" w:rsidP="00F061DD">
      <w:pPr>
        <w:pStyle w:val="BodyText"/>
        <w:ind w:left="6480" w:firstLine="720"/>
        <w:jc w:val="center"/>
      </w:pPr>
      <w:r>
        <w:rPr>
          <w:sz w:val="16"/>
        </w:rPr>
        <w:t>(Parašas)</w:t>
      </w:r>
    </w:p>
    <w:p w14:paraId="6A5968FA" w14:textId="77777777"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31D2ED8" w14:textId="77777777" w:rsidR="00F061DD" w:rsidRDefault="00F061DD" w:rsidP="00F061DD">
      <w:pPr>
        <w:pStyle w:val="BodyText"/>
        <w:ind w:left="6480" w:firstLine="720"/>
        <w:jc w:val="center"/>
        <w:rPr>
          <w:sz w:val="22"/>
        </w:rPr>
      </w:pPr>
      <w:r>
        <w:rPr>
          <w:sz w:val="16"/>
        </w:rPr>
        <w:t>(Vardas, pavardė)</w:t>
      </w:r>
    </w:p>
    <w:p w14:paraId="119AB6CA" w14:textId="77777777" w:rsidR="00F061DD" w:rsidRDefault="00F061DD" w:rsidP="00F061DD">
      <w:pPr>
        <w:jc w:val="right"/>
      </w:pPr>
      <w:r>
        <w:rPr>
          <w:sz w:val="22"/>
        </w:rPr>
        <w:t>______________________</w:t>
      </w:r>
    </w:p>
    <w:p w14:paraId="77631E33" w14:textId="77777777" w:rsidR="00F061DD" w:rsidRDefault="00F061DD" w:rsidP="00F061DD">
      <w:pPr>
        <w:ind w:left="6480" w:firstLine="720"/>
        <w:jc w:val="center"/>
      </w:pPr>
      <w:r>
        <w:rPr>
          <w:sz w:val="16"/>
        </w:rPr>
        <w:t>(Data)</w:t>
      </w:r>
    </w:p>
    <w:p w14:paraId="308A91ED" w14:textId="77777777" w:rsidR="00F061DD" w:rsidRDefault="00F061DD" w:rsidP="00F061DD">
      <w:pPr>
        <w:spacing w:line="360" w:lineRule="auto"/>
        <w:jc w:val="center"/>
        <w:rPr>
          <w:sz w:val="28"/>
          <w:szCs w:val="28"/>
        </w:rPr>
      </w:pPr>
    </w:p>
    <w:p w14:paraId="4F0CED44" w14:textId="77777777" w:rsidR="00F061DD" w:rsidRPr="0025695D" w:rsidRDefault="00F061DD" w:rsidP="00F061DD">
      <w:pPr>
        <w:spacing w:line="360" w:lineRule="auto"/>
        <w:jc w:val="center"/>
        <w:rPr>
          <w:color w:val="FF0000"/>
          <w:sz w:val="28"/>
          <w:szCs w:val="28"/>
        </w:rPr>
      </w:pPr>
      <w:r w:rsidRPr="0025695D">
        <w:rPr>
          <w:color w:val="FF0000"/>
          <w:sz w:val="28"/>
          <w:szCs w:val="28"/>
        </w:rPr>
        <w:t>Studento vardas, pavardė</w:t>
      </w:r>
    </w:p>
    <w:p w14:paraId="3DF71E13" w14:textId="77777777" w:rsidR="00F061DD" w:rsidRPr="00473100" w:rsidRDefault="00F061DD" w:rsidP="00F061DD">
      <w:pPr>
        <w:jc w:val="center"/>
        <w:rPr>
          <w:sz w:val="28"/>
          <w:szCs w:val="28"/>
        </w:rPr>
      </w:pPr>
    </w:p>
    <w:p w14:paraId="4C49869C" w14:textId="77777777" w:rsidR="00F061DD" w:rsidRPr="0025695D" w:rsidRDefault="00F061DD" w:rsidP="00F061DD">
      <w:pPr>
        <w:jc w:val="center"/>
        <w:rPr>
          <w:b/>
          <w:color w:val="FF0000"/>
          <w:sz w:val="28"/>
          <w:szCs w:val="28"/>
        </w:rPr>
      </w:pPr>
      <w:r w:rsidRPr="0025695D">
        <w:rPr>
          <w:b/>
          <w:color w:val="FF0000"/>
          <w:sz w:val="28"/>
          <w:szCs w:val="28"/>
        </w:rPr>
        <w:t>BAIGIAMOJO DARBO PAVADINIMAS LIETUVIŲ KALBA</w:t>
      </w:r>
    </w:p>
    <w:p w14:paraId="3BBDE1FE" w14:textId="77777777" w:rsidR="00F061DD" w:rsidRDefault="00F061DD" w:rsidP="00F061DD">
      <w:pPr>
        <w:jc w:val="center"/>
        <w:rPr>
          <w:b/>
          <w:sz w:val="28"/>
          <w:szCs w:val="28"/>
        </w:rPr>
      </w:pPr>
    </w:p>
    <w:p w14:paraId="7E93A682" w14:textId="77777777" w:rsidR="00F061DD" w:rsidRPr="0025695D" w:rsidRDefault="00F061DD" w:rsidP="00F061DD">
      <w:pPr>
        <w:spacing w:line="360" w:lineRule="auto"/>
        <w:jc w:val="center"/>
        <w:rPr>
          <w:b/>
          <w:i/>
          <w:iCs/>
          <w:color w:val="FF0000"/>
          <w:sz w:val="28"/>
          <w:szCs w:val="28"/>
        </w:rPr>
      </w:pPr>
      <w:r w:rsidRPr="0025695D">
        <w:rPr>
          <w:b/>
          <w:color w:val="FF0000"/>
          <w:sz w:val="28"/>
          <w:szCs w:val="28"/>
        </w:rPr>
        <w:t>BAIGIAMOJO DARBO PAVADINIMAS ANGLŲ KALBA</w:t>
      </w:r>
    </w:p>
    <w:p w14:paraId="0167D63F" w14:textId="77777777" w:rsidR="00F061DD" w:rsidRDefault="00F061DD" w:rsidP="00F061DD">
      <w:pPr>
        <w:jc w:val="center"/>
      </w:pPr>
    </w:p>
    <w:p w14:paraId="0792DCAC" w14:textId="77777777" w:rsidR="00F061DD" w:rsidRDefault="00F061DD" w:rsidP="00F061DD">
      <w:pPr>
        <w:jc w:val="center"/>
      </w:pPr>
    </w:p>
    <w:p w14:paraId="2828654A" w14:textId="77777777" w:rsidR="00F061DD" w:rsidRPr="00A92E11" w:rsidRDefault="00F061DD" w:rsidP="00F061DD">
      <w:pPr>
        <w:spacing w:line="360" w:lineRule="auto"/>
        <w:jc w:val="center"/>
        <w:rPr>
          <w:i/>
          <w:iCs/>
          <w:sz w:val="28"/>
          <w:szCs w:val="28"/>
          <w:vertAlign w:val="superscript"/>
        </w:rPr>
      </w:pPr>
      <w:r w:rsidRPr="00A92E11">
        <w:rPr>
          <w:sz w:val="28"/>
          <w:szCs w:val="28"/>
        </w:rPr>
        <w:t>Baigiamasis bakalauro darbas</w:t>
      </w:r>
    </w:p>
    <w:p w14:paraId="30C28CB5" w14:textId="77777777" w:rsidR="00F061DD" w:rsidRDefault="00F061DD" w:rsidP="00F061DD">
      <w:pPr>
        <w:spacing w:line="360" w:lineRule="auto"/>
        <w:jc w:val="center"/>
      </w:pPr>
    </w:p>
    <w:p w14:paraId="329CBC28" w14:textId="202DABF6" w:rsidR="00F061DD" w:rsidRPr="00F061DD" w:rsidRDefault="00F061DD" w:rsidP="00F061DD">
      <w:pPr>
        <w:spacing w:line="360" w:lineRule="auto"/>
        <w:jc w:val="center"/>
        <w:rPr>
          <w:rStyle w:val="Strong"/>
          <w:b w:val="0"/>
          <w:color w:val="FF0000"/>
        </w:rPr>
      </w:pPr>
      <w:r w:rsidRPr="00F061DD">
        <w:rPr>
          <w:color w:val="FF0000"/>
        </w:rPr>
        <w:t xml:space="preserve">Verslo vadybos studijų programa, valstybinis kodas </w:t>
      </w:r>
      <w:r w:rsidRPr="00F061DD">
        <w:rPr>
          <w:rStyle w:val="Strong"/>
          <w:b w:val="0"/>
          <w:color w:val="FF0000"/>
        </w:rPr>
        <w:t>XXXXXXXXXXX.</w:t>
      </w:r>
    </w:p>
    <w:p w14:paraId="41EB15CC" w14:textId="77777777" w:rsidR="00F061DD" w:rsidRPr="00F061DD" w:rsidRDefault="00F061DD" w:rsidP="00F061DD">
      <w:pPr>
        <w:spacing w:line="360" w:lineRule="auto"/>
        <w:jc w:val="center"/>
        <w:rPr>
          <w:i/>
          <w:iCs/>
          <w:color w:val="FF0000"/>
        </w:rPr>
      </w:pPr>
      <w:r w:rsidRPr="00F061DD">
        <w:rPr>
          <w:rStyle w:val="Strong"/>
          <w:b w:val="0"/>
          <w:color w:val="FF0000"/>
        </w:rPr>
        <w:t>Marketingo vadybos specializacija</w:t>
      </w:r>
    </w:p>
    <w:p w14:paraId="72B00B56" w14:textId="77777777" w:rsidR="00F061DD" w:rsidRPr="00F061DD" w:rsidRDefault="00F061DD" w:rsidP="00F061DD">
      <w:pPr>
        <w:spacing w:line="360" w:lineRule="auto"/>
        <w:jc w:val="center"/>
        <w:rPr>
          <w:i/>
          <w:iCs/>
          <w:color w:val="FF0000"/>
          <w:vertAlign w:val="superscript"/>
        </w:rPr>
      </w:pPr>
      <w:r w:rsidRPr="00F061DD">
        <w:rPr>
          <w:color w:val="FF0000"/>
        </w:rPr>
        <w:t>Verslo studijų kryptis</w:t>
      </w:r>
    </w:p>
    <w:p w14:paraId="66AFCAB1" w14:textId="77777777" w:rsidR="00F061DD" w:rsidRDefault="00F061DD" w:rsidP="00F061DD">
      <w:pPr>
        <w:spacing w:line="360" w:lineRule="auto"/>
        <w:jc w:val="center"/>
        <w:rPr>
          <w:i/>
          <w:iCs/>
          <w:vertAlign w:val="superscript"/>
        </w:rPr>
      </w:pPr>
    </w:p>
    <w:p w14:paraId="6FFE22C8" w14:textId="77777777" w:rsidR="00F061DD" w:rsidRDefault="00F061DD" w:rsidP="00F061DD">
      <w:pPr>
        <w:widowControl w:val="0"/>
        <w:snapToGrid w:val="0"/>
        <w:ind w:left="3828" w:hanging="567"/>
        <w:jc w:val="both"/>
        <w:rPr>
          <w:b/>
          <w:szCs w:val="12"/>
        </w:rPr>
      </w:pPr>
    </w:p>
    <w:p w14:paraId="03893B56" w14:textId="77777777" w:rsidR="00F061DD" w:rsidRDefault="00F061DD" w:rsidP="00F061DD">
      <w:pPr>
        <w:widowControl w:val="0"/>
        <w:snapToGrid w:val="0"/>
        <w:ind w:left="3828" w:hanging="567"/>
        <w:jc w:val="both"/>
        <w:rPr>
          <w:b/>
          <w:szCs w:val="12"/>
        </w:rPr>
      </w:pPr>
    </w:p>
    <w:p w14:paraId="42B607D1" w14:textId="36F63F18" w:rsidR="00F061DD" w:rsidRPr="0072368E" w:rsidRDefault="00F061DD" w:rsidP="00F061DD">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5C56B1E5" w14:textId="77777777" w:rsidR="00F061DD" w:rsidRPr="0072368E" w:rsidRDefault="00F061DD" w:rsidP="00F061DD">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04F37749" w14:textId="77777777" w:rsidR="00F061DD" w:rsidRDefault="00F061DD" w:rsidP="00F061DD">
      <w:pPr>
        <w:widowControl w:val="0"/>
        <w:snapToGrid w:val="0"/>
        <w:ind w:left="3686"/>
        <w:jc w:val="both"/>
        <w:rPr>
          <w:szCs w:val="12"/>
        </w:rPr>
      </w:pPr>
    </w:p>
    <w:p w14:paraId="0B33DDE0" w14:textId="73902698" w:rsidR="00F061DD" w:rsidRDefault="00F061DD" w:rsidP="00F061DD">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5FD3903F" w14:textId="77777777" w:rsidR="00F061DD" w:rsidRDefault="00F061DD" w:rsidP="00F061DD">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5251B1BA" w14:textId="77777777" w:rsidR="00F061DD" w:rsidRDefault="00F061DD" w:rsidP="00F061DD">
      <w:pPr>
        <w:widowControl w:val="0"/>
        <w:snapToGrid w:val="0"/>
        <w:ind w:left="3686"/>
        <w:jc w:val="both"/>
        <w:rPr>
          <w:sz w:val="16"/>
          <w:szCs w:val="12"/>
        </w:rPr>
      </w:pPr>
    </w:p>
    <w:p w14:paraId="231C1B8B" w14:textId="3008C4B1" w:rsidR="00F061DD" w:rsidRDefault="00F061DD" w:rsidP="00F061DD">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859575A" w14:textId="77777777" w:rsidR="00F061DD" w:rsidRDefault="00F061DD" w:rsidP="00F061DD">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6678BF7B" w14:textId="77777777" w:rsidR="00F061DD" w:rsidRDefault="00F061DD" w:rsidP="00F061DD">
      <w:pPr>
        <w:spacing w:line="360" w:lineRule="auto"/>
        <w:jc w:val="center"/>
      </w:pPr>
    </w:p>
    <w:p w14:paraId="4156BCD5" w14:textId="77777777" w:rsidR="00F061DD" w:rsidRDefault="00F061DD" w:rsidP="00F061DD">
      <w:pPr>
        <w:spacing w:line="360" w:lineRule="auto"/>
        <w:jc w:val="center"/>
      </w:pPr>
    </w:p>
    <w:p w14:paraId="3797077A" w14:textId="77777777" w:rsidR="00F061DD" w:rsidRDefault="00F061DD" w:rsidP="00F061DD">
      <w:pPr>
        <w:spacing w:line="360" w:lineRule="auto"/>
        <w:jc w:val="center"/>
      </w:pPr>
    </w:p>
    <w:p w14:paraId="3806B3D4" w14:textId="77777777" w:rsidR="00F061DD" w:rsidRDefault="00F061DD" w:rsidP="00F061DD">
      <w:pPr>
        <w:spacing w:line="360" w:lineRule="auto"/>
      </w:pPr>
    </w:p>
    <w:p w14:paraId="742DA40E" w14:textId="5EA49304" w:rsidR="00F061DD" w:rsidRDefault="00F061DD" w:rsidP="00F061DD">
      <w:pPr>
        <w:jc w:val="center"/>
      </w:pPr>
      <w:r>
        <w:t>Vilnius, 20XX</w:t>
      </w:r>
    </w:p>
    <w:p w14:paraId="6FE98798" w14:textId="627BBC8B" w:rsidR="00F061DD" w:rsidRPr="002B6F16" w:rsidRDefault="00F061DD" w:rsidP="00F061DD">
      <w:pPr>
        <w:jc w:val="center"/>
        <w:rPr>
          <w:sz w:val="22"/>
          <w:szCs w:val="22"/>
        </w:rPr>
      </w:pPr>
      <w:r>
        <w:br w:type="page"/>
      </w:r>
      <w:r w:rsidRPr="002B6F16">
        <w:rPr>
          <w:sz w:val="22"/>
          <w:szCs w:val="22"/>
        </w:rPr>
        <w:lastRenderedPageBreak/>
        <w:t>VILNIAUS GEDIMINO TECHNIKOS UNIVERSITETAS</w:t>
      </w:r>
    </w:p>
    <w:p w14:paraId="6D03CBC0" w14:textId="77777777" w:rsidR="00F061DD" w:rsidRDefault="00F061DD" w:rsidP="00F061DD">
      <w:pPr>
        <w:jc w:val="center"/>
        <w:rPr>
          <w:sz w:val="22"/>
        </w:rPr>
      </w:pPr>
      <w:r>
        <w:rPr>
          <w:caps/>
          <w:sz w:val="22"/>
        </w:rPr>
        <w:t>verslo vadybos</w:t>
      </w:r>
      <w:r>
        <w:rPr>
          <w:sz w:val="22"/>
        </w:rPr>
        <w:t xml:space="preserve"> FAKULTETAS</w:t>
      </w:r>
    </w:p>
    <w:p w14:paraId="45AC7691" w14:textId="77777777" w:rsidR="00F061DD" w:rsidRDefault="00F061DD" w:rsidP="00F061DD">
      <w:pPr>
        <w:jc w:val="center"/>
      </w:pPr>
      <w:r>
        <w:rPr>
          <w:caps/>
          <w:sz w:val="22"/>
        </w:rPr>
        <w:t>vadybos</w:t>
      </w:r>
      <w:r>
        <w:rPr>
          <w:sz w:val="22"/>
        </w:rPr>
        <w:t xml:space="preserve"> KATEDRA</w:t>
      </w:r>
    </w:p>
    <w:p w14:paraId="044D6F39" w14:textId="77777777" w:rsidR="00F061DD" w:rsidRDefault="00F061DD" w:rsidP="00F061DD"/>
    <w:p w14:paraId="29B08951" w14:textId="1CDAAD22" w:rsidR="00F061DD" w:rsidRPr="002B6F16" w:rsidRDefault="00F061DD" w:rsidP="00F061DD">
      <w:pPr>
        <w:ind w:left="6480"/>
        <w:rPr>
          <w:sz w:val="22"/>
          <w:szCs w:val="22"/>
        </w:rPr>
      </w:pPr>
      <w:r w:rsidRPr="002B6F16">
        <w:rPr>
          <w:noProof/>
          <w:sz w:val="22"/>
          <w:szCs w:val="22"/>
        </w:rPr>
        <mc:AlternateContent>
          <mc:Choice Requires="wps">
            <w:drawing>
              <wp:anchor distT="0" distB="0" distL="114300" distR="114300" simplePos="0" relativeHeight="251661312" behindDoc="0" locked="0" layoutInCell="1" allowOverlap="1" wp14:anchorId="10F754E3" wp14:editId="7DC5805F">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9B77" w14:textId="77777777" w:rsidR="00F061DD" w:rsidRPr="00F061DD" w:rsidRDefault="00F061DD" w:rsidP="00F061DD">
                            <w:pPr>
                              <w:spacing w:before="120"/>
                              <w:rPr>
                                <w:color w:val="FF0000"/>
                                <w:sz w:val="20"/>
                              </w:rPr>
                            </w:pPr>
                            <w:r w:rsidRPr="00F061DD">
                              <w:rPr>
                                <w:color w:val="FF0000"/>
                                <w:sz w:val="20"/>
                              </w:rPr>
                              <w:t>Verslo studijų kryptis</w:t>
                            </w:r>
                          </w:p>
                          <w:p w14:paraId="1EE1E20C" w14:textId="3741E233" w:rsidR="00F061DD" w:rsidRPr="00F061DD" w:rsidRDefault="00F061DD" w:rsidP="00F061DD">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5AA9BA94" w14:textId="77777777" w:rsidR="00F061DD" w:rsidRPr="00F061DD" w:rsidRDefault="00F061DD" w:rsidP="00F061DD">
                            <w:pPr>
                              <w:spacing w:before="120"/>
                              <w:rPr>
                                <w:color w:val="FF0000"/>
                                <w:sz w:val="20"/>
                              </w:rPr>
                            </w:pPr>
                            <w:r w:rsidRPr="00F061DD">
                              <w:rPr>
                                <w:color w:val="FF0000"/>
                                <w:sz w:val="20"/>
                              </w:rPr>
                              <w:t>Marketingo vadybos specializacija</w:t>
                            </w:r>
                          </w:p>
                          <w:p w14:paraId="3C679FE6"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F754E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241D9B77" w14:textId="77777777" w:rsidR="00F061DD" w:rsidRPr="00F061DD" w:rsidRDefault="00F061DD" w:rsidP="00F061DD">
                      <w:pPr>
                        <w:spacing w:before="120"/>
                        <w:rPr>
                          <w:color w:val="FF0000"/>
                          <w:sz w:val="20"/>
                        </w:rPr>
                      </w:pPr>
                      <w:r w:rsidRPr="00F061DD">
                        <w:rPr>
                          <w:color w:val="FF0000"/>
                          <w:sz w:val="20"/>
                        </w:rPr>
                        <w:t>Verslo studijų kryptis</w:t>
                      </w:r>
                    </w:p>
                    <w:p w14:paraId="1EE1E20C" w14:textId="3741E233" w:rsidR="00F061DD" w:rsidRPr="00F061DD" w:rsidRDefault="00F061DD" w:rsidP="00F061DD">
                      <w:pPr>
                        <w:spacing w:before="120"/>
                        <w:rPr>
                          <w:color w:val="FF0000"/>
                          <w:sz w:val="20"/>
                        </w:rPr>
                      </w:pPr>
                      <w:r w:rsidRPr="00F061DD">
                        <w:rPr>
                          <w:color w:val="FF0000"/>
                          <w:sz w:val="20"/>
                        </w:rPr>
                        <w:t xml:space="preserve">Verslo vadybos studijų programa, valstybinis kodas </w:t>
                      </w:r>
                      <w:r w:rsidRPr="00F061DD">
                        <w:rPr>
                          <w:rStyle w:val="Strong"/>
                          <w:b w:val="0"/>
                          <w:color w:val="FF0000"/>
                          <w:sz w:val="20"/>
                        </w:rPr>
                        <w:t>XXXXXXXX</w:t>
                      </w:r>
                    </w:p>
                    <w:p w14:paraId="5AA9BA94" w14:textId="77777777" w:rsidR="00F061DD" w:rsidRPr="00F061DD" w:rsidRDefault="00F061DD" w:rsidP="00F061DD">
                      <w:pPr>
                        <w:spacing w:before="120"/>
                        <w:rPr>
                          <w:color w:val="FF0000"/>
                          <w:sz w:val="20"/>
                        </w:rPr>
                      </w:pPr>
                      <w:r w:rsidRPr="00F061DD">
                        <w:rPr>
                          <w:color w:val="FF0000"/>
                          <w:sz w:val="20"/>
                        </w:rPr>
                        <w:t>Marketingo vadybos specializacija</w:t>
                      </w:r>
                    </w:p>
                    <w:p w14:paraId="3C679FE6" w14:textId="77777777" w:rsidR="00F061DD" w:rsidRPr="00D6632D" w:rsidRDefault="00F061DD" w:rsidP="00F061DD">
                      <w:pPr>
                        <w:spacing w:before="120"/>
                        <w:rPr>
                          <w:sz w:val="20"/>
                        </w:rPr>
                      </w:pPr>
                    </w:p>
                  </w:txbxContent>
                </v:textbox>
              </v:shape>
            </w:pict>
          </mc:Fallback>
        </mc:AlternateContent>
      </w:r>
      <w:r w:rsidRPr="002B6F16">
        <w:rPr>
          <w:sz w:val="22"/>
          <w:szCs w:val="22"/>
        </w:rPr>
        <w:t xml:space="preserve">             TVIRTINU</w:t>
      </w:r>
    </w:p>
    <w:p w14:paraId="7490B753" w14:textId="77777777" w:rsidR="00F061DD" w:rsidRPr="00A7528C" w:rsidRDefault="00F061DD" w:rsidP="00F061DD">
      <w:pPr>
        <w:rPr>
          <w:sz w:val="22"/>
          <w:szCs w:val="22"/>
        </w:rPr>
      </w:pPr>
      <w:r>
        <w:t xml:space="preserve">                                                                                                                        </w:t>
      </w:r>
      <w:r>
        <w:rPr>
          <w:sz w:val="22"/>
          <w:szCs w:val="22"/>
        </w:rPr>
        <w:t>Katedros vedėja</w:t>
      </w:r>
    </w:p>
    <w:p w14:paraId="6ED5CF41" w14:textId="77777777" w:rsidR="00F061DD" w:rsidRDefault="00F061DD" w:rsidP="00F061DD">
      <w:pPr>
        <w:pStyle w:val="BodyText"/>
        <w:spacing w:before="120"/>
        <w:ind w:left="6481"/>
        <w:rPr>
          <w:sz w:val="22"/>
        </w:rPr>
      </w:pPr>
      <w:r>
        <w:rPr>
          <w:sz w:val="22"/>
        </w:rPr>
        <w:t>______________________</w:t>
      </w:r>
    </w:p>
    <w:p w14:paraId="1B7CE43B" w14:textId="0C8285AD" w:rsidR="00F061DD" w:rsidRDefault="00F061DD" w:rsidP="00F061DD">
      <w:pPr>
        <w:pStyle w:val="BodyText"/>
        <w:ind w:left="6480" w:firstLine="720"/>
        <w:rPr>
          <w:sz w:val="16"/>
        </w:rPr>
      </w:pPr>
      <w:r>
        <w:rPr>
          <w:sz w:val="16"/>
        </w:rPr>
        <w:t xml:space="preserve">     (Parašas)</w:t>
      </w:r>
    </w:p>
    <w:p w14:paraId="214C6967" w14:textId="07545DD4"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B745037" w14:textId="77777777" w:rsidR="00F061DD" w:rsidRDefault="00F061DD" w:rsidP="00F061DD">
      <w:pPr>
        <w:pStyle w:val="BodyText"/>
        <w:ind w:left="6480" w:firstLine="720"/>
        <w:rPr>
          <w:sz w:val="22"/>
        </w:rPr>
      </w:pPr>
      <w:r>
        <w:rPr>
          <w:sz w:val="16"/>
        </w:rPr>
        <w:t>(Vardas, pavardė)</w:t>
      </w:r>
    </w:p>
    <w:p w14:paraId="0835FF83" w14:textId="77777777" w:rsidR="00F061DD" w:rsidRDefault="00F061DD" w:rsidP="00F061DD">
      <w:pPr>
        <w:pStyle w:val="BodyText"/>
        <w:jc w:val="right"/>
      </w:pPr>
      <w:r>
        <w:t>____________________</w:t>
      </w:r>
    </w:p>
    <w:p w14:paraId="1A97FA8A" w14:textId="4DC5A72E" w:rsidR="00F061DD" w:rsidRDefault="00F061DD" w:rsidP="00F061DD">
      <w:pPr>
        <w:rPr>
          <w:sz w:val="16"/>
        </w:rPr>
      </w:pPr>
      <w:r>
        <w:rPr>
          <w:sz w:val="16"/>
        </w:rPr>
        <w:t xml:space="preserve">                                                                                                                                                                                                (Data)   </w:t>
      </w:r>
    </w:p>
    <w:p w14:paraId="53735194" w14:textId="77777777" w:rsidR="00F061DD" w:rsidRPr="002B6F16" w:rsidRDefault="00F061DD" w:rsidP="00F061DD">
      <w:pPr>
        <w:jc w:val="center"/>
        <w:rPr>
          <w:b/>
          <w:sz w:val="22"/>
          <w:szCs w:val="22"/>
        </w:rPr>
      </w:pPr>
      <w:r w:rsidRPr="002B6F16">
        <w:rPr>
          <w:b/>
          <w:sz w:val="22"/>
          <w:szCs w:val="22"/>
        </w:rPr>
        <w:t>BAIGIAMOJO BAKALAURO DARBO</w:t>
      </w:r>
    </w:p>
    <w:p w14:paraId="0A0D859E" w14:textId="77777777" w:rsidR="00F061DD" w:rsidRPr="006842D6" w:rsidRDefault="00F061DD" w:rsidP="00F061DD">
      <w:pPr>
        <w:jc w:val="center"/>
        <w:rPr>
          <w:b/>
          <w:sz w:val="22"/>
          <w:szCs w:val="22"/>
        </w:rPr>
      </w:pPr>
      <w:r w:rsidRPr="006842D6">
        <w:rPr>
          <w:b/>
          <w:sz w:val="22"/>
          <w:szCs w:val="22"/>
        </w:rPr>
        <w:t>UŽDUOTIS</w:t>
      </w:r>
    </w:p>
    <w:p w14:paraId="43CBB2A0" w14:textId="7116BC8A" w:rsidR="00F061DD" w:rsidRDefault="00F061DD" w:rsidP="00F061DD">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8906EC0" w14:textId="77777777" w:rsidR="00F061DD" w:rsidRDefault="00F061DD" w:rsidP="00F061DD">
      <w:pPr>
        <w:jc w:val="center"/>
        <w:rPr>
          <w:b/>
          <w:bCs/>
          <w:sz w:val="22"/>
        </w:rPr>
      </w:pPr>
      <w:r>
        <w:rPr>
          <w:sz w:val="22"/>
        </w:rPr>
        <w:t>Vilnius</w:t>
      </w:r>
    </w:p>
    <w:p w14:paraId="57F5B8A8" w14:textId="77777777" w:rsidR="00F061DD" w:rsidRDefault="00F061DD" w:rsidP="00F061DD">
      <w:pPr>
        <w:rPr>
          <w:sz w:val="12"/>
        </w:rPr>
      </w:pPr>
    </w:p>
    <w:p w14:paraId="08B9D715" w14:textId="77777777" w:rsidR="00F061DD" w:rsidRPr="009E5DB3" w:rsidRDefault="00F061DD" w:rsidP="00F061DD">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5C7CF022" w14:textId="77777777" w:rsidR="00F061DD" w:rsidRPr="009E5DB3" w:rsidRDefault="00F061DD" w:rsidP="00F061DD">
      <w:pPr>
        <w:jc w:val="both"/>
        <w:rPr>
          <w:color w:val="FF0000"/>
          <w:sz w:val="8"/>
        </w:rPr>
      </w:pPr>
    </w:p>
    <w:p w14:paraId="40152856" w14:textId="77777777" w:rsidR="00F061DD" w:rsidRPr="009E5DB3" w:rsidRDefault="00F061DD" w:rsidP="00F061DD">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06B938DF" w14:textId="3CF36138" w:rsidR="00F061DD" w:rsidRDefault="00F061DD" w:rsidP="00F061DD">
      <w:pPr>
        <w:pStyle w:val="BodyText"/>
        <w:jc w:val="both"/>
        <w:rPr>
          <w:sz w:val="10"/>
        </w:rPr>
      </w:pPr>
      <w:r w:rsidRPr="009E5DB3">
        <w:rPr>
          <w:color w:val="FF0000"/>
        </w:rPr>
        <w:t>.................................................................................................................................</w:t>
      </w:r>
      <w:r>
        <w:rPr>
          <w:color w:val="FF0000"/>
        </w:rPr>
        <w:t>......................</w:t>
      </w:r>
    </w:p>
    <w:p w14:paraId="0AC77D62" w14:textId="77777777" w:rsidR="00F061DD" w:rsidRDefault="00F061DD" w:rsidP="00F061DD">
      <w:pPr>
        <w:rPr>
          <w:sz w:val="10"/>
        </w:rPr>
      </w:pPr>
    </w:p>
    <w:p w14:paraId="2221DF30" w14:textId="01956AD9" w:rsidR="00F061DD" w:rsidRPr="009E5DB3" w:rsidRDefault="00F061DD" w:rsidP="00F061DD">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087BEBF7" w14:textId="77777777" w:rsidR="00F061DD" w:rsidRDefault="00F061DD" w:rsidP="00F061DD">
      <w:pPr>
        <w:rPr>
          <w:sz w:val="12"/>
        </w:rPr>
      </w:pPr>
    </w:p>
    <w:p w14:paraId="151806B3" w14:textId="1B6CCAE2" w:rsidR="00F061DD" w:rsidRPr="002B6F16" w:rsidRDefault="00F061DD" w:rsidP="00F061DD">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5C5BBB2" w14:textId="77777777" w:rsidR="00F061DD" w:rsidRDefault="00F061DD" w:rsidP="00F061DD">
      <w:pPr>
        <w:pStyle w:val="BodyText"/>
        <w:rPr>
          <w:sz w:val="12"/>
        </w:rPr>
      </w:pPr>
    </w:p>
    <w:p w14:paraId="1DBE7E1F" w14:textId="77777777" w:rsidR="00F061DD" w:rsidRPr="002B6F16" w:rsidRDefault="00F061DD" w:rsidP="00F061DD">
      <w:pPr>
        <w:rPr>
          <w:sz w:val="22"/>
          <w:szCs w:val="22"/>
        </w:rPr>
      </w:pPr>
      <w:r>
        <w:rPr>
          <w:sz w:val="22"/>
          <w:szCs w:val="22"/>
        </w:rPr>
        <w:t xml:space="preserve">BAIGIAMOJO DARBO </w:t>
      </w:r>
      <w:r w:rsidRPr="002B6F16">
        <w:rPr>
          <w:sz w:val="22"/>
          <w:szCs w:val="22"/>
        </w:rPr>
        <w:t>UŽDUOTIS:</w:t>
      </w:r>
    </w:p>
    <w:p w14:paraId="699787AB" w14:textId="0ACCC119" w:rsidR="00F061DD" w:rsidRPr="009E5DB3" w:rsidRDefault="00F061DD" w:rsidP="00F061DD">
      <w:pPr>
        <w:jc w:val="both"/>
        <w:rPr>
          <w:color w:val="FF0000"/>
          <w:sz w:val="12"/>
        </w:rPr>
      </w:pPr>
      <w:r w:rsidRPr="009E5DB3">
        <w:rPr>
          <w:color w:val="FF0000"/>
          <w:sz w:val="22"/>
        </w:rPr>
        <w:t>..........................................................................................................................................................……..</w:t>
      </w:r>
    </w:p>
    <w:p w14:paraId="753CA39A" w14:textId="6BAE42F9" w:rsidR="00F061DD" w:rsidRPr="009E5DB3" w:rsidRDefault="00F061DD" w:rsidP="00F061DD">
      <w:pPr>
        <w:jc w:val="both"/>
        <w:rPr>
          <w:color w:val="FF0000"/>
          <w:sz w:val="12"/>
        </w:rPr>
      </w:pPr>
      <w:r w:rsidRPr="009E5DB3">
        <w:rPr>
          <w:color w:val="FF0000"/>
          <w:sz w:val="22"/>
        </w:rPr>
        <w:t>.........................................................................................................................................................……...</w:t>
      </w:r>
    </w:p>
    <w:p w14:paraId="325D4E25" w14:textId="56B8B89F" w:rsidR="00F061DD" w:rsidRPr="009E5DB3" w:rsidRDefault="00F061DD" w:rsidP="00F061DD">
      <w:pPr>
        <w:jc w:val="both"/>
        <w:rPr>
          <w:color w:val="FF0000"/>
          <w:sz w:val="12"/>
        </w:rPr>
      </w:pPr>
      <w:r w:rsidRPr="009E5DB3">
        <w:rPr>
          <w:color w:val="FF0000"/>
          <w:sz w:val="22"/>
        </w:rPr>
        <w:t>..............................................................................................................................................................…</w:t>
      </w:r>
    </w:p>
    <w:p w14:paraId="408BBD61" w14:textId="69A4A6FF" w:rsidR="00F061DD" w:rsidRPr="009E5DB3" w:rsidRDefault="00F061DD" w:rsidP="00F061DD">
      <w:pPr>
        <w:pStyle w:val="BodyText2"/>
        <w:spacing w:after="0" w:line="240" w:lineRule="auto"/>
        <w:jc w:val="both"/>
        <w:rPr>
          <w:color w:val="FF0000"/>
          <w:sz w:val="12"/>
        </w:rPr>
      </w:pPr>
      <w:r w:rsidRPr="009E5DB3">
        <w:rPr>
          <w:color w:val="FF0000"/>
        </w:rPr>
        <w:t>...........................................................................................................................................……....</w:t>
      </w:r>
    </w:p>
    <w:p w14:paraId="5F3A5558" w14:textId="526940A2" w:rsidR="00F061DD" w:rsidRPr="009E5DB3" w:rsidRDefault="00F061DD" w:rsidP="00F061DD">
      <w:pPr>
        <w:jc w:val="both"/>
        <w:rPr>
          <w:color w:val="FF0000"/>
          <w:sz w:val="12"/>
        </w:rPr>
      </w:pPr>
      <w:r w:rsidRPr="009E5DB3">
        <w:rPr>
          <w:color w:val="FF0000"/>
          <w:sz w:val="22"/>
        </w:rPr>
        <w:t xml:space="preserve">............................................................................................................................................................…… </w:t>
      </w:r>
      <w:r w:rsidRPr="009E5DB3">
        <w:rPr>
          <w:color w:val="FF0000"/>
          <w:sz w:val="22"/>
        </w:rPr>
        <w:br/>
      </w:r>
    </w:p>
    <w:p w14:paraId="5BE8E9AF" w14:textId="77777777" w:rsidR="00F061DD" w:rsidRDefault="00F061DD" w:rsidP="00F061DD">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1159BAD0" w14:textId="77777777" w:rsidR="00F061DD" w:rsidRDefault="00F061DD" w:rsidP="00F061DD">
      <w:pPr>
        <w:jc w:val="center"/>
        <w:rPr>
          <w:sz w:val="16"/>
        </w:rPr>
      </w:pPr>
      <w:r>
        <w:rPr>
          <w:sz w:val="22"/>
        </w:rPr>
        <w:t>.......................................................................................................................................................……................</w:t>
      </w:r>
      <w:r>
        <w:rPr>
          <w:sz w:val="22"/>
        </w:rPr>
        <w:br/>
      </w:r>
      <w:r>
        <w:rPr>
          <w:sz w:val="16"/>
        </w:rPr>
        <w:t>(Pedag. vardas, vardas, pavardė)</w:t>
      </w:r>
    </w:p>
    <w:p w14:paraId="3A60880B" w14:textId="77777777" w:rsidR="00F061DD" w:rsidRDefault="00F061DD" w:rsidP="00F061DD">
      <w:pPr>
        <w:pStyle w:val="BodyText"/>
        <w:rPr>
          <w:color w:val="FF0000"/>
          <w:sz w:val="22"/>
        </w:rPr>
      </w:pPr>
    </w:p>
    <w:p w14:paraId="244FD69B" w14:textId="64491C94" w:rsidR="00F061DD" w:rsidRPr="009E5DB3" w:rsidRDefault="00F061DD" w:rsidP="00F061DD">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25E8AC29" w14:textId="77777777" w:rsidR="00F061DD" w:rsidRPr="009E5DB3" w:rsidRDefault="00F061DD" w:rsidP="00F061DD">
      <w:pPr>
        <w:rPr>
          <w:color w:val="FF0000"/>
          <w:sz w:val="8"/>
        </w:rPr>
      </w:pPr>
    </w:p>
    <w:p w14:paraId="6A216F0B" w14:textId="77777777" w:rsidR="00F061DD" w:rsidRPr="009E5DB3" w:rsidRDefault="00F061DD" w:rsidP="00F061DD">
      <w:pPr>
        <w:rPr>
          <w:color w:val="FF0000"/>
          <w:sz w:val="8"/>
        </w:rPr>
      </w:pPr>
    </w:p>
    <w:p w14:paraId="1FADE425" w14:textId="77777777" w:rsidR="00F061DD" w:rsidRPr="009E5DB3" w:rsidRDefault="00F061DD" w:rsidP="00F061DD">
      <w:pPr>
        <w:rPr>
          <w:color w:val="FF0000"/>
          <w:sz w:val="22"/>
          <w:szCs w:val="22"/>
        </w:rPr>
      </w:pPr>
      <w:r w:rsidRPr="009E5DB3">
        <w:rPr>
          <w:color w:val="FF0000"/>
          <w:sz w:val="22"/>
          <w:szCs w:val="22"/>
        </w:rPr>
        <w:t>Užduotį gavau</w:t>
      </w:r>
    </w:p>
    <w:p w14:paraId="6D162F8A" w14:textId="77777777" w:rsidR="00F061DD" w:rsidRPr="009E5DB3" w:rsidRDefault="00F061DD" w:rsidP="00F061DD">
      <w:pPr>
        <w:pStyle w:val="BodyText"/>
        <w:spacing w:before="120"/>
        <w:rPr>
          <w:color w:val="FF0000"/>
          <w:sz w:val="22"/>
        </w:rPr>
      </w:pPr>
      <w:r w:rsidRPr="009E5DB3">
        <w:rPr>
          <w:color w:val="FF0000"/>
          <w:sz w:val="22"/>
        </w:rPr>
        <w:t>…………………………………..</w:t>
      </w:r>
    </w:p>
    <w:p w14:paraId="072AA1A5" w14:textId="77777777" w:rsidR="00F061DD" w:rsidRPr="009E5DB3" w:rsidRDefault="00F061DD" w:rsidP="00F061DD">
      <w:pPr>
        <w:pStyle w:val="BodyText"/>
        <w:rPr>
          <w:color w:val="FF0000"/>
          <w:sz w:val="16"/>
        </w:rPr>
      </w:pPr>
      <w:r w:rsidRPr="009E5DB3">
        <w:rPr>
          <w:color w:val="FF0000"/>
          <w:sz w:val="16"/>
        </w:rPr>
        <w:t xml:space="preserve">                           (Parašas)</w:t>
      </w:r>
    </w:p>
    <w:p w14:paraId="0987E89F" w14:textId="77777777" w:rsidR="00F061DD" w:rsidRPr="009E5DB3" w:rsidRDefault="00F061DD" w:rsidP="00F061DD">
      <w:pPr>
        <w:pStyle w:val="BodyText"/>
        <w:rPr>
          <w:color w:val="FF0000"/>
        </w:rPr>
      </w:pPr>
      <w:r w:rsidRPr="009E5DB3">
        <w:rPr>
          <w:color w:val="FF0000"/>
        </w:rPr>
        <w:t>………………………………..</w:t>
      </w:r>
    </w:p>
    <w:p w14:paraId="3DF3DFA6" w14:textId="77777777" w:rsidR="00F061DD" w:rsidRPr="009E5DB3" w:rsidRDefault="00F061DD" w:rsidP="00F061DD">
      <w:pPr>
        <w:pStyle w:val="BodyText"/>
        <w:rPr>
          <w:color w:val="FF0000"/>
          <w:sz w:val="16"/>
        </w:rPr>
      </w:pPr>
      <w:r w:rsidRPr="009E5DB3">
        <w:rPr>
          <w:color w:val="FF0000"/>
          <w:sz w:val="16"/>
        </w:rPr>
        <w:t xml:space="preserve">                      (Vardas, pavardė)</w:t>
      </w:r>
    </w:p>
    <w:p w14:paraId="4FD7AC82" w14:textId="30048EF0" w:rsidR="00F061DD" w:rsidRPr="00147667" w:rsidRDefault="00F061DD" w:rsidP="00F061DD">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2001E2D3" w14:textId="77777777" w:rsidR="00F061DD" w:rsidRDefault="00F061DD" w:rsidP="00F061DD">
      <w:pPr>
        <w:pStyle w:val="BodyText"/>
        <w:tabs>
          <w:tab w:val="left" w:pos="2220"/>
        </w:tabs>
      </w:pPr>
      <w:r w:rsidRPr="009007C8">
        <w:rPr>
          <w:vertAlign w:val="superscript"/>
        </w:rPr>
        <w:t xml:space="preserve">                                 </w:t>
      </w:r>
      <w:r w:rsidRPr="009007C8">
        <w:rPr>
          <w:sz w:val="16"/>
        </w:rPr>
        <w:t>(Data)</w:t>
      </w:r>
      <w:r>
        <w:rPr>
          <w:sz w:val="16"/>
        </w:rPr>
        <w:tab/>
      </w:r>
    </w:p>
    <w:p w14:paraId="03678C34" w14:textId="77777777" w:rsidR="00F061DD" w:rsidRDefault="00F061DD" w:rsidP="00F061DD">
      <w:pPr>
        <w:pStyle w:val="Title"/>
        <w:jc w:val="right"/>
        <w:rPr>
          <w:b w:val="0"/>
          <w:bCs w:val="0"/>
          <w:sz w:val="22"/>
        </w:rPr>
      </w:pPr>
      <w:r>
        <w:br w:type="page"/>
      </w:r>
    </w:p>
    <w:p w14:paraId="367A484F" w14:textId="77777777" w:rsidR="00F061DD" w:rsidRDefault="00F061DD" w:rsidP="00F061DD">
      <w:pPr>
        <w:pStyle w:val="Title"/>
        <w:rPr>
          <w:b w:val="0"/>
          <w:bCs w:val="0"/>
          <w:sz w:val="22"/>
        </w:rPr>
      </w:pPr>
    </w:p>
    <w:p w14:paraId="0C34D8FE" w14:textId="77777777" w:rsidR="00F061DD" w:rsidRPr="002B6F16" w:rsidRDefault="00F061DD" w:rsidP="00F061DD">
      <w:pPr>
        <w:jc w:val="center"/>
        <w:rPr>
          <w:sz w:val="22"/>
          <w:szCs w:val="22"/>
        </w:rPr>
      </w:pPr>
      <w:r w:rsidRPr="002B6F16">
        <w:rPr>
          <w:sz w:val="22"/>
          <w:szCs w:val="22"/>
        </w:rPr>
        <w:t>VILNIAUS GEDIMINO TECHNIKOS UNIVERSITETAS</w:t>
      </w:r>
    </w:p>
    <w:p w14:paraId="62753707" w14:textId="77777777" w:rsidR="00F061DD" w:rsidRDefault="00F061DD" w:rsidP="00F061DD">
      <w:pPr>
        <w:framePr w:hSpace="180" w:wrap="around" w:vAnchor="page" w:hAnchor="margin" w:y="1805"/>
        <w:jc w:val="center"/>
        <w:rPr>
          <w:sz w:val="22"/>
        </w:rPr>
      </w:pPr>
    </w:p>
    <w:p w14:paraId="45CCEE92" w14:textId="77777777" w:rsidR="00F061DD" w:rsidRPr="002B6F16" w:rsidRDefault="00F061DD" w:rsidP="00F061DD">
      <w:pPr>
        <w:jc w:val="center"/>
        <w:rPr>
          <w:sz w:val="22"/>
          <w:szCs w:val="22"/>
        </w:rPr>
      </w:pPr>
      <w:r>
        <w:rPr>
          <w:sz w:val="22"/>
          <w:szCs w:val="22"/>
        </w:rPr>
        <w:t>VERSLO VADYBOS</w:t>
      </w:r>
      <w:r w:rsidRPr="002B6F16">
        <w:rPr>
          <w:sz w:val="22"/>
          <w:szCs w:val="22"/>
        </w:rPr>
        <w:t xml:space="preserve"> FAKULTETAS</w:t>
      </w:r>
    </w:p>
    <w:p w14:paraId="61E92783" w14:textId="77777777" w:rsidR="00F061DD" w:rsidRDefault="00F061DD" w:rsidP="00F061DD">
      <w:pPr>
        <w:jc w:val="center"/>
      </w:pPr>
      <w:r>
        <w:rPr>
          <w:caps/>
          <w:sz w:val="22"/>
        </w:rPr>
        <w:t>vadybos</w:t>
      </w:r>
      <w:r>
        <w:rPr>
          <w:sz w:val="22"/>
        </w:rPr>
        <w:t xml:space="preserve"> KATEDRA</w:t>
      </w:r>
    </w:p>
    <w:p w14:paraId="489DA993" w14:textId="7A501A91" w:rsidR="00F061DD" w:rsidRDefault="00F061DD" w:rsidP="00F061DD">
      <w:pPr>
        <w:jc w:val="center"/>
        <w:rPr>
          <w:b/>
        </w:rPr>
      </w:pPr>
      <w:r>
        <w:rPr>
          <w:b/>
          <w:bCs/>
          <w:noProof/>
          <w:sz w:val="22"/>
        </w:rPr>
        <mc:AlternateContent>
          <mc:Choice Requires="wps">
            <w:drawing>
              <wp:anchor distT="0" distB="0" distL="114300" distR="114300" simplePos="0" relativeHeight="251673600" behindDoc="0" locked="0" layoutInCell="1" allowOverlap="1" wp14:anchorId="7B805005" wp14:editId="27A4DA1C">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35564" w14:textId="77777777" w:rsidR="00F061DD" w:rsidRPr="00F061DD" w:rsidRDefault="00F061DD" w:rsidP="00F061DD">
                            <w:pPr>
                              <w:spacing w:before="120"/>
                              <w:rPr>
                                <w:color w:val="FF0000"/>
                                <w:sz w:val="20"/>
                              </w:rPr>
                            </w:pPr>
                            <w:r w:rsidRPr="00F061DD">
                              <w:rPr>
                                <w:color w:val="FF0000"/>
                                <w:sz w:val="20"/>
                              </w:rPr>
                              <w:t>Verslo studijų kryptis</w:t>
                            </w:r>
                          </w:p>
                          <w:p w14:paraId="67FFA4BC" w14:textId="325F451C" w:rsidR="00F061DD" w:rsidRPr="00F061DD" w:rsidRDefault="00F061DD" w:rsidP="00F061DD">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55F9E1B" w14:textId="77777777" w:rsidR="00F061DD" w:rsidRPr="00F061DD" w:rsidRDefault="00F061DD" w:rsidP="00F061DD">
                            <w:pPr>
                              <w:spacing w:before="120"/>
                              <w:rPr>
                                <w:color w:val="FF0000"/>
                                <w:sz w:val="20"/>
                              </w:rPr>
                            </w:pPr>
                            <w:r w:rsidRPr="00F061DD">
                              <w:rPr>
                                <w:color w:val="FF0000"/>
                                <w:sz w:val="20"/>
                              </w:rPr>
                              <w:t>Marketingo vadybos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5005" id="Text Box 24" o:spid="_x0000_s1027" type="#_x0000_t202" style="position:absolute;left:0;text-align:left;margin-left:-15pt;margin-top:17.1pt;width:329.7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10535564" w14:textId="77777777" w:rsidR="00F061DD" w:rsidRPr="00F061DD" w:rsidRDefault="00F061DD" w:rsidP="00F061DD">
                      <w:pPr>
                        <w:spacing w:before="120"/>
                        <w:rPr>
                          <w:color w:val="FF0000"/>
                          <w:sz w:val="20"/>
                        </w:rPr>
                      </w:pPr>
                      <w:r w:rsidRPr="00F061DD">
                        <w:rPr>
                          <w:color w:val="FF0000"/>
                          <w:sz w:val="20"/>
                        </w:rPr>
                        <w:t>Verslo studijų kryptis</w:t>
                      </w:r>
                    </w:p>
                    <w:p w14:paraId="67FFA4BC" w14:textId="325F451C" w:rsidR="00F061DD" w:rsidRPr="00F061DD" w:rsidRDefault="00F061DD" w:rsidP="00F061DD">
                      <w:pPr>
                        <w:spacing w:before="120"/>
                        <w:rPr>
                          <w:color w:val="FF0000"/>
                          <w:sz w:val="20"/>
                        </w:rPr>
                      </w:pPr>
                      <w:r w:rsidRPr="00F061DD">
                        <w:rPr>
                          <w:color w:val="FF0000"/>
                          <w:sz w:val="20"/>
                        </w:rPr>
                        <w:t>Verslo vadybos studijų programa, valstybinis kodas</w:t>
                      </w:r>
                      <w:r w:rsidRPr="00F061DD">
                        <w:rPr>
                          <w:rStyle w:val="Strong"/>
                          <w:b w:val="0"/>
                          <w:color w:val="FF0000"/>
                          <w:sz w:val="20"/>
                        </w:rPr>
                        <w:t xml:space="preserve"> XXXXXXXXX</w:t>
                      </w:r>
                    </w:p>
                    <w:p w14:paraId="555F9E1B" w14:textId="77777777" w:rsidR="00F061DD" w:rsidRPr="00F061DD" w:rsidRDefault="00F061DD" w:rsidP="00F061DD">
                      <w:pPr>
                        <w:spacing w:before="120"/>
                        <w:rPr>
                          <w:color w:val="FF0000"/>
                          <w:sz w:val="20"/>
                        </w:rPr>
                      </w:pPr>
                      <w:r w:rsidRPr="00F061DD">
                        <w:rPr>
                          <w:color w:val="FF0000"/>
                          <w:sz w:val="20"/>
                        </w:rPr>
                        <w:t>Marketingo vadybos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v:textbox>
              </v:shape>
            </w:pict>
          </mc:Fallback>
        </mc:AlternateContent>
      </w:r>
    </w:p>
    <w:p w14:paraId="637F5633" w14:textId="77777777" w:rsidR="00F061DD" w:rsidRDefault="00F061DD" w:rsidP="00F061DD">
      <w:pPr>
        <w:jc w:val="center"/>
        <w:rPr>
          <w:b/>
        </w:rPr>
      </w:pPr>
    </w:p>
    <w:p w14:paraId="271ACEA7" w14:textId="77777777" w:rsidR="00F061DD" w:rsidRDefault="00F061DD" w:rsidP="00F061DD">
      <w:pPr>
        <w:jc w:val="center"/>
        <w:rPr>
          <w:b/>
        </w:rPr>
      </w:pPr>
    </w:p>
    <w:p w14:paraId="4A769444" w14:textId="77777777" w:rsidR="00F061DD" w:rsidRDefault="00F061DD" w:rsidP="00F061DD">
      <w:pPr>
        <w:jc w:val="center"/>
        <w:rPr>
          <w:b/>
        </w:rPr>
      </w:pPr>
    </w:p>
    <w:p w14:paraId="4222C600" w14:textId="77777777" w:rsidR="00F061DD" w:rsidRDefault="00F061DD" w:rsidP="00F061DD">
      <w:pPr>
        <w:jc w:val="center"/>
        <w:rPr>
          <w:b/>
        </w:rPr>
      </w:pPr>
    </w:p>
    <w:p w14:paraId="4B12CAE9" w14:textId="77777777" w:rsidR="00F061DD" w:rsidRDefault="00F061DD" w:rsidP="00F061DD">
      <w:pPr>
        <w:jc w:val="center"/>
        <w:rPr>
          <w:b/>
        </w:rPr>
      </w:pPr>
    </w:p>
    <w:p w14:paraId="2AFF2F7A" w14:textId="77777777" w:rsidR="00F061DD" w:rsidRPr="00A5284F" w:rsidRDefault="00F061DD" w:rsidP="00F061DD">
      <w:pPr>
        <w:jc w:val="center"/>
        <w:rPr>
          <w:b/>
          <w:sz w:val="20"/>
        </w:rPr>
      </w:pPr>
    </w:p>
    <w:p w14:paraId="1ACD2534" w14:textId="77777777" w:rsidR="00F061DD" w:rsidRPr="00A5284F" w:rsidRDefault="00F061DD" w:rsidP="00F061DD">
      <w:pPr>
        <w:jc w:val="center"/>
        <w:rPr>
          <w:b/>
          <w:sz w:val="20"/>
        </w:rPr>
      </w:pPr>
    </w:p>
    <w:p w14:paraId="4B18F31D" w14:textId="77777777" w:rsidR="00F061DD" w:rsidRPr="00932015" w:rsidRDefault="00F061DD" w:rsidP="00F061DD">
      <w:pPr>
        <w:jc w:val="center"/>
        <w:rPr>
          <w:b/>
          <w:sz w:val="22"/>
          <w:szCs w:val="22"/>
        </w:rPr>
      </w:pPr>
      <w:r w:rsidRPr="00932015">
        <w:rPr>
          <w:b/>
          <w:sz w:val="22"/>
          <w:szCs w:val="22"/>
        </w:rPr>
        <w:t>PAŽYMA</w:t>
      </w:r>
    </w:p>
    <w:p w14:paraId="1733745B" w14:textId="77777777" w:rsidR="00F061DD" w:rsidRDefault="00F061DD" w:rsidP="00F061DD">
      <w:pPr>
        <w:jc w:val="center"/>
      </w:pPr>
      <w:r>
        <w:rPr>
          <w:b/>
          <w:sz w:val="22"/>
        </w:rPr>
        <w:t>APIE BAIGIAMĄJĮ BAKALAURO DARBĄ</w:t>
      </w:r>
    </w:p>
    <w:p w14:paraId="2C039237" w14:textId="77777777" w:rsidR="00F061DD" w:rsidRDefault="00F061DD" w:rsidP="00F061DD">
      <w:pPr>
        <w:jc w:val="center"/>
        <w:rPr>
          <w:sz w:val="22"/>
        </w:rPr>
      </w:pPr>
      <w:r>
        <w:rPr>
          <w:sz w:val="22"/>
        </w:rPr>
        <w:t>.......................   Nr. ...............</w:t>
      </w:r>
    </w:p>
    <w:p w14:paraId="200D0294" w14:textId="77777777" w:rsidR="00F061DD" w:rsidRDefault="00F061DD" w:rsidP="00F061DD">
      <w:pPr>
        <w:jc w:val="center"/>
        <w:rPr>
          <w:sz w:val="22"/>
        </w:rPr>
      </w:pPr>
      <w:r>
        <w:rPr>
          <w:sz w:val="22"/>
        </w:rPr>
        <w:t>Vilnius</w:t>
      </w:r>
    </w:p>
    <w:p w14:paraId="2E289CE4" w14:textId="77777777" w:rsidR="00F061DD" w:rsidRPr="00F15F93" w:rsidRDefault="00F061DD" w:rsidP="00F061DD">
      <w:pPr>
        <w:jc w:val="center"/>
        <w:rPr>
          <w:sz w:val="20"/>
        </w:rPr>
      </w:pPr>
    </w:p>
    <w:p w14:paraId="6717A859" w14:textId="77777777" w:rsidR="00F061DD" w:rsidRPr="00F15F93" w:rsidRDefault="00F061DD" w:rsidP="00F061DD">
      <w:pPr>
        <w:jc w:val="center"/>
        <w:rPr>
          <w:sz w:val="20"/>
        </w:rPr>
      </w:pPr>
    </w:p>
    <w:p w14:paraId="11A25027" w14:textId="77777777" w:rsidR="00F061DD" w:rsidRPr="00307452" w:rsidRDefault="00F061DD" w:rsidP="00F061DD">
      <w:pPr>
        <w:rPr>
          <w:color w:val="FF0000"/>
          <w:sz w:val="22"/>
        </w:rPr>
      </w:pPr>
      <w:r w:rsidRPr="00307452">
        <w:rPr>
          <w:color w:val="FF0000"/>
          <w:sz w:val="22"/>
        </w:rPr>
        <w:t>Studentas (ė)...............................................................…………..................................................….............……</w:t>
      </w:r>
    </w:p>
    <w:p w14:paraId="1AE99846" w14:textId="77777777" w:rsidR="00F061DD" w:rsidRPr="00307452" w:rsidRDefault="00F061DD" w:rsidP="00F061DD">
      <w:pPr>
        <w:jc w:val="center"/>
        <w:rPr>
          <w:color w:val="FF0000"/>
          <w:vertAlign w:val="superscript"/>
        </w:rPr>
      </w:pPr>
      <w:r w:rsidRPr="00307452">
        <w:rPr>
          <w:color w:val="FF0000"/>
          <w:vertAlign w:val="superscript"/>
        </w:rPr>
        <w:t>(Vardas, pavardė)</w:t>
      </w:r>
    </w:p>
    <w:p w14:paraId="0E838070" w14:textId="77777777" w:rsidR="00F061DD" w:rsidRDefault="00F061DD" w:rsidP="00F061DD">
      <w:r>
        <w:rPr>
          <w:sz w:val="22"/>
        </w:rPr>
        <w:t>Studento (ės) studijų svertinis įvertinimų vidurkis..................…...........….....................................……….balo.</w:t>
      </w:r>
      <w:r>
        <w:rPr>
          <w:sz w:val="22"/>
        </w:rPr>
        <w:br/>
      </w:r>
    </w:p>
    <w:p w14:paraId="65E2F558" w14:textId="77777777" w:rsidR="00F061DD" w:rsidRPr="00307452" w:rsidRDefault="00F061DD" w:rsidP="00F061DD">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4EEB14B3" w14:textId="32CA48AB" w:rsidR="00F061DD" w:rsidRPr="00307452" w:rsidRDefault="00F061DD" w:rsidP="00F061DD">
      <w:pPr>
        <w:rPr>
          <w:color w:val="FF0000"/>
          <w:sz w:val="16"/>
        </w:rPr>
      </w:pPr>
      <w:r w:rsidRPr="00307452">
        <w:rPr>
          <w:color w:val="FF0000"/>
        </w:rPr>
        <w:t>………………………………………...…………………………………………………………</w:t>
      </w:r>
      <w:r w:rsidRPr="00307452">
        <w:rPr>
          <w:color w:val="FF0000"/>
        </w:rPr>
        <w:br/>
      </w:r>
    </w:p>
    <w:p w14:paraId="2B85E7CD" w14:textId="77777777" w:rsidR="00F061DD" w:rsidRDefault="00F061DD" w:rsidP="00F061DD">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4B1A75F8" w14:textId="77777777" w:rsidR="00F061DD" w:rsidRDefault="00F061DD" w:rsidP="00F061DD"/>
    <w:p w14:paraId="512C8468" w14:textId="77777777" w:rsidR="00F061DD" w:rsidRDefault="00F061DD" w:rsidP="00F061DD"/>
    <w:p w14:paraId="33E07767" w14:textId="77777777" w:rsidR="00F061DD" w:rsidRDefault="00F061DD" w:rsidP="00F061DD">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45517A4B" w14:textId="77777777" w:rsidR="00F061DD" w:rsidRPr="00A5284F" w:rsidRDefault="00F061DD" w:rsidP="00F061DD">
      <w:pPr>
        <w:rPr>
          <w:sz w:val="20"/>
        </w:rPr>
      </w:pPr>
    </w:p>
    <w:p w14:paraId="61CD5AD9" w14:textId="77777777" w:rsidR="00F061DD" w:rsidRPr="00A5284F" w:rsidRDefault="00F061DD" w:rsidP="00F061DD">
      <w:pPr>
        <w:rPr>
          <w:sz w:val="20"/>
        </w:rPr>
      </w:pPr>
    </w:p>
    <w:p w14:paraId="1E231B3D" w14:textId="77777777" w:rsidR="00F061DD" w:rsidRPr="00932015" w:rsidRDefault="00F061DD" w:rsidP="00F061DD">
      <w:pPr>
        <w:jc w:val="center"/>
        <w:rPr>
          <w:caps/>
          <w:sz w:val="22"/>
          <w:szCs w:val="22"/>
        </w:rPr>
      </w:pPr>
      <w:r w:rsidRPr="00932015">
        <w:rPr>
          <w:caps/>
          <w:sz w:val="22"/>
          <w:szCs w:val="22"/>
        </w:rPr>
        <w:t>Vadovo atsiliepimas</w:t>
      </w:r>
    </w:p>
    <w:p w14:paraId="43D8B5EC" w14:textId="77777777" w:rsidR="00F061DD" w:rsidRDefault="00F061DD" w:rsidP="00F061DD">
      <w:pPr>
        <w:jc w:val="center"/>
        <w:rPr>
          <w:caps/>
          <w:sz w:val="22"/>
        </w:rPr>
      </w:pPr>
      <w:r>
        <w:rPr>
          <w:caps/>
          <w:sz w:val="22"/>
        </w:rPr>
        <w:t>apie baigiamąjį BAKALAURO darbą</w:t>
      </w:r>
    </w:p>
    <w:p w14:paraId="6BC7F280" w14:textId="77777777" w:rsidR="00F061DD" w:rsidRPr="002D416A" w:rsidRDefault="00F061DD" w:rsidP="00F061DD">
      <w:pPr>
        <w:jc w:val="center"/>
        <w:rPr>
          <w:sz w:val="20"/>
        </w:rPr>
      </w:pPr>
      <w:r w:rsidRPr="002D416A">
        <w:rPr>
          <w:sz w:val="20"/>
        </w:rPr>
        <w:t>……..………………</w:t>
      </w:r>
    </w:p>
    <w:p w14:paraId="70AF1B8C" w14:textId="77777777" w:rsidR="00F061DD" w:rsidRPr="002D416A" w:rsidRDefault="00F061DD" w:rsidP="00F061DD">
      <w:pPr>
        <w:jc w:val="center"/>
        <w:rPr>
          <w:sz w:val="20"/>
        </w:rPr>
      </w:pPr>
    </w:p>
    <w:p w14:paraId="08C0BE3A" w14:textId="77777777" w:rsidR="00F061DD" w:rsidRDefault="00F061DD" w:rsidP="00F061DD">
      <w:pPr>
        <w:rPr>
          <w:sz w:val="12"/>
        </w:rPr>
      </w:pPr>
      <w:r>
        <w:rPr>
          <w:sz w:val="22"/>
        </w:rPr>
        <w:t>Studentas (ė) ......................................................................................................................................…......….…</w:t>
      </w:r>
      <w:r>
        <w:rPr>
          <w:sz w:val="22"/>
        </w:rPr>
        <w:br/>
      </w:r>
    </w:p>
    <w:p w14:paraId="0CDE8896" w14:textId="5E8604EB" w:rsidR="00F061DD" w:rsidRDefault="00F061DD" w:rsidP="00F061DD">
      <w:pPr>
        <w:rPr>
          <w:sz w:val="12"/>
        </w:rPr>
      </w:pPr>
      <w:r>
        <w:rPr>
          <w:sz w:val="22"/>
        </w:rPr>
        <w:t>........................................................................…………....................................................................……</w:t>
      </w:r>
    </w:p>
    <w:p w14:paraId="502A97C4" w14:textId="76DDA9C8" w:rsidR="00F061DD" w:rsidRDefault="00F061DD" w:rsidP="00F061DD">
      <w:pPr>
        <w:rPr>
          <w:sz w:val="12"/>
        </w:rPr>
      </w:pPr>
      <w:r>
        <w:rPr>
          <w:sz w:val="22"/>
        </w:rPr>
        <w:t>...........................................................................………….....................................................…....….......</w:t>
      </w:r>
    </w:p>
    <w:p w14:paraId="0D0D19AA" w14:textId="34E1F6F9" w:rsidR="00F061DD" w:rsidRDefault="00F061DD" w:rsidP="00F061DD">
      <w:pPr>
        <w:rPr>
          <w:sz w:val="12"/>
        </w:rPr>
      </w:pPr>
      <w:r>
        <w:rPr>
          <w:sz w:val="22"/>
        </w:rPr>
        <w:t>.................................................................................…………...........................................................…....</w:t>
      </w:r>
    </w:p>
    <w:p w14:paraId="4A9E51F8" w14:textId="1BFACBFC" w:rsidR="00F061DD" w:rsidRDefault="00F061DD" w:rsidP="00F061DD">
      <w:pPr>
        <w:rPr>
          <w:sz w:val="12"/>
        </w:rPr>
      </w:pPr>
      <w:r>
        <w:rPr>
          <w:sz w:val="22"/>
        </w:rPr>
        <w:t>.....................................................................................…………....................................................…......</w:t>
      </w:r>
    </w:p>
    <w:p w14:paraId="4F83B706" w14:textId="7C35E959" w:rsidR="00F061DD" w:rsidRDefault="00F061DD" w:rsidP="00F061DD">
      <w:pPr>
        <w:rPr>
          <w:sz w:val="22"/>
        </w:rPr>
      </w:pPr>
      <w:r>
        <w:rPr>
          <w:sz w:val="22"/>
        </w:rPr>
        <w:t>……………………………………………...……………………………………………………………Baigiamojo darbo įvertinimas: ......…………...............…................……….........................……......…….</w:t>
      </w:r>
      <w:r>
        <w:rPr>
          <w:sz w:val="22"/>
        </w:rPr>
        <w:br/>
      </w:r>
    </w:p>
    <w:p w14:paraId="03DCAEE2" w14:textId="4241D487" w:rsidR="00F061DD" w:rsidRDefault="00F061DD" w:rsidP="00F061DD">
      <w:pPr>
        <w:rPr>
          <w:sz w:val="16"/>
        </w:rPr>
      </w:pPr>
      <w:r>
        <w:rPr>
          <w:sz w:val="22"/>
        </w:rPr>
        <w:t>Vadovas                                            ......................                                                 ..................................</w:t>
      </w:r>
      <w:r>
        <w:rPr>
          <w:sz w:val="16"/>
        </w:rPr>
        <w:t xml:space="preserve">                                                                                                              </w:t>
      </w:r>
    </w:p>
    <w:p w14:paraId="0B11315B" w14:textId="6AB0E458" w:rsidR="00F061DD" w:rsidRPr="00F061DD" w:rsidRDefault="00F061DD" w:rsidP="00F061DD">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4F2E38E7" w14:textId="77777777" w:rsidR="00F061DD" w:rsidRDefault="00F061DD" w:rsidP="00F061DD"/>
    <w:p w14:paraId="3B49E08B" w14:textId="77777777" w:rsidR="00F061DD" w:rsidRDefault="00F061DD" w:rsidP="00F061DD">
      <w:r>
        <w:br w:type="page"/>
      </w:r>
    </w:p>
    <w:p w14:paraId="1C37FA2F" w14:textId="5D300A6D" w:rsidR="00F061DD" w:rsidRDefault="00F061DD" w:rsidP="00F061DD">
      <w:r>
        <w:rPr>
          <w:noProof/>
        </w:rPr>
        <w:lastRenderedPageBreak/>
        <mc:AlternateContent>
          <mc:Choice Requires="wps">
            <w:drawing>
              <wp:anchor distT="0" distB="0" distL="114300" distR="114300" simplePos="0" relativeHeight="251670528" behindDoc="0" locked="0" layoutInCell="1" allowOverlap="1" wp14:anchorId="048ABB91" wp14:editId="4727CEA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1AAC3" id="Rectangle 23" o:spid="_x0000_s1026" style="position:absolute;margin-left:-3.3pt;margin-top:-16.4pt;width:482.55pt;height:67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3360" behindDoc="0" locked="0" layoutInCell="1" allowOverlap="1" wp14:anchorId="594A64F1" wp14:editId="39360849">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A64F1" id="Text Box 22" o:spid="_x0000_s1028" type="#_x0000_t202" style="position:absolute;margin-left:336.5pt;margin-top:-10.75pt;width:135.3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50E06F6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60F6565" wp14:editId="0E469476">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F6565" id="Text Box 21" o:spid="_x0000_s1029" type="#_x0000_t202" style="position:absolute;margin-left:1.2pt;margin-top:-10.2pt;width:234.1pt;height:6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v:textbox>
              </v:shape>
            </w:pict>
          </mc:Fallback>
        </mc:AlternateContent>
      </w:r>
    </w:p>
    <w:p w14:paraId="2A858DB4" w14:textId="77777777" w:rsidR="00F061DD" w:rsidRDefault="00F061DD" w:rsidP="00F061DD"/>
    <w:p w14:paraId="609A07CF" w14:textId="77777777" w:rsidR="00F061DD" w:rsidRDefault="00F061DD" w:rsidP="00F061DD"/>
    <w:p w14:paraId="102A6CBD" w14:textId="77777777" w:rsidR="00F061DD" w:rsidRDefault="00F061DD" w:rsidP="00F061DD"/>
    <w:p w14:paraId="469A4EA6" w14:textId="1D422714" w:rsidR="00F061DD" w:rsidRDefault="00F061DD" w:rsidP="00F061DD">
      <w:r>
        <w:rPr>
          <w:noProof/>
        </w:rPr>
        <mc:AlternateContent>
          <mc:Choice Requires="wps">
            <w:drawing>
              <wp:anchor distT="0" distB="0" distL="114300" distR="114300" simplePos="0" relativeHeight="251666432" behindDoc="0" locked="0" layoutInCell="1" allowOverlap="1" wp14:anchorId="44AA0461" wp14:editId="1E27504D">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A0461" id="Text Box 17" o:spid="_x0000_s1030" type="#_x0000_t202" style="position:absolute;margin-left:346.2pt;margin-top:113.85pt;width:2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7B1801F" wp14:editId="688B28B0">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1801F" id="Text Box 20" o:spid="_x0000_s1031" type="#_x0000_t202" style="position:absolute;margin-left:.1pt;margin-top:546.4pt;width:472.8pt;height:5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F8D1A74" wp14:editId="44C24432">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D1A74" id="Text Box 19" o:spid="_x0000_s1032" type="#_x0000_t202" style="position:absolute;margin-left:0;margin-top:164.75pt;width:473.45pt;height:37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33C8AEB" wp14:editId="029EA3CF">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240F3F96" w14:textId="77777777" w:rsidR="00F061DD" w:rsidRDefault="00F061DD" w:rsidP="00F06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C8AEB" id="Text Box 18" o:spid="_x0000_s1033" type="#_x0000_t202" style="position:absolute;margin-left:346.35pt;margin-top:137.7pt;width:31.3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240F3F96" w14:textId="77777777" w:rsidR="00F061DD" w:rsidRDefault="00F061DD" w:rsidP="00F061DD"/>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76E11F" wp14:editId="06FD8930">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6E11F" id="Text Box 16" o:spid="_x0000_s1034" type="#_x0000_t202" style="position:absolute;margin-left:337.35pt;margin-top:88.9pt;width:135.75pt;height:7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0A7319C" wp14:editId="158B9DED">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5602EAD0" w14:textId="69B891E8" w:rsidR="00F061DD" w:rsidRDefault="00F061DD" w:rsidP="00F061DD">
                            <w:pPr>
                              <w:pStyle w:val="Footer"/>
                              <w:spacing w:line="360" w:lineRule="auto"/>
                            </w:pPr>
                            <w:r>
                              <w:rPr>
                                <w:b/>
                                <w:bCs/>
                              </w:rPr>
                              <w:t>Verslo vadybos</w:t>
                            </w:r>
                            <w:r>
                              <w:t xml:space="preserve"> studijų programos baigiamasis </w:t>
                            </w:r>
                            <w:r w:rsidR="002B2995">
                              <w:t>bakalauro</w:t>
                            </w:r>
                            <w:r>
                              <w:t xml:space="preserve">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A7319C" id="_x0000_t202" coordsize="21600,21600" o:spt="202" path="m,l,21600r21600,l21600,xe">
                <v:stroke joinstyle="miter"/>
                <v:path gradientshapeok="t" o:connecttype="rect"/>
              </v:shapetype>
              <v:shape id="Text Box 15" o:spid="_x0000_s1035" type="#_x0000_t202" style="position:absolute;margin-left:.95pt;margin-top:13.75pt;width:472.3pt;height:6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5602EAD0" w14:textId="69B891E8" w:rsidR="00F061DD" w:rsidRDefault="00F061DD" w:rsidP="00F061DD">
                      <w:pPr>
                        <w:pStyle w:val="Footer"/>
                        <w:spacing w:line="360" w:lineRule="auto"/>
                      </w:pPr>
                      <w:r>
                        <w:rPr>
                          <w:b/>
                          <w:bCs/>
                        </w:rPr>
                        <w:t>Verslo vadybos</w:t>
                      </w:r>
                      <w:r>
                        <w:t xml:space="preserve"> studijų programos baigiamasis </w:t>
                      </w:r>
                      <w:r w:rsidR="002B2995">
                        <w:t>bakalauro</w:t>
                      </w:r>
                      <w:bookmarkStart w:id="3" w:name="_GoBack"/>
                      <w:bookmarkEnd w:id="3"/>
                      <w:r>
                        <w:t xml:space="preserve"> darbas</w:t>
                      </w:r>
                    </w:p>
                    <w:p w14:paraId="48F70946" w14:textId="77777777" w:rsidR="00F061DD" w:rsidRDefault="00F061DD" w:rsidP="00F061DD">
                      <w:pPr>
                        <w:pStyle w:val="Footer"/>
                        <w:spacing w:line="360" w:lineRule="auto"/>
                        <w:rPr>
                          <w:lang w:val="en-US"/>
                        </w:rPr>
                      </w:pPr>
                      <w:r>
                        <w:t xml:space="preserve">Pavadinimas </w:t>
                      </w:r>
                      <w:r>
                        <w:rPr>
                          <w:b/>
                          <w:bCs/>
                        </w:rPr>
                        <w:t>Investicinių projektų vertinimo metodikų analizė</w:t>
                      </w:r>
                      <w:r>
                        <w:t xml:space="preserve"> </w:t>
                      </w:r>
                    </w:p>
                    <w:p w14:paraId="482BA8DB" w14:textId="77777777" w:rsidR="00F061DD" w:rsidRDefault="00F061DD" w:rsidP="00F061DD">
                      <w:pPr>
                        <w:pStyle w:val="Footer"/>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v:textbox>
              </v:shape>
            </w:pict>
          </mc:Fallback>
        </mc:AlternateContent>
      </w:r>
      <w:r>
        <w:br w:type="page"/>
      </w:r>
    </w:p>
    <w:p w14:paraId="28C814CA" w14:textId="3131EC62" w:rsidR="00F061DD" w:rsidRDefault="00F061DD" w:rsidP="00F061DD">
      <w:pPr>
        <w:pStyle w:val="EndnoteText"/>
      </w:pPr>
      <w:r>
        <w:rPr>
          <w:noProof/>
          <w:lang w:eastAsia="lt-LT"/>
        </w:rPr>
        <w:lastRenderedPageBreak/>
        <mc:AlternateContent>
          <mc:Choice Requires="wpg">
            <w:drawing>
              <wp:anchor distT="0" distB="0" distL="114300" distR="114300" simplePos="0" relativeHeight="251672576" behindDoc="0" locked="0" layoutInCell="1" allowOverlap="1" wp14:anchorId="59271539" wp14:editId="1416290F">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2238828E" w14:textId="77777777" w:rsidR="00F061DD" w:rsidRDefault="00F061DD" w:rsidP="00F061DD">
                              <w:pPr>
                                <w:pStyle w:val="Footer"/>
                                <w:spacing w:line="360" w:lineRule="auto"/>
                                <w:rPr>
                                  <w:lang w:val="en-US"/>
                                </w:rPr>
                              </w:pPr>
                              <w:r>
                                <w:rPr>
                                  <w:b/>
                                  <w:bCs/>
                                  <w:lang w:val="en-US"/>
                                </w:rPr>
                                <w:t xml:space="preserve">Business management </w:t>
                              </w:r>
                              <w:r>
                                <w:rPr>
                                  <w:lang w:val="en-US"/>
                                </w:rPr>
                                <w:t>study programme bachelor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03E0AF2F" w14:textId="46D45C9A" w:rsidR="00F061DD" w:rsidRDefault="00F061DD" w:rsidP="00F061DD">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5FCD60FC" w14:textId="77777777" w:rsidR="00F061DD" w:rsidRPr="00DE4509" w:rsidRDefault="00F061DD" w:rsidP="00F061DD">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71539" id="Group 4" o:spid="_x0000_s1036" style="position:absolute;margin-left:9pt;margin-top:-4.8pt;width:482.55pt;height:679.2pt;z-index:251672576"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38828E" w14:textId="77777777" w:rsidR="00F061DD" w:rsidRDefault="00F061DD" w:rsidP="00F061DD">
                        <w:pPr>
                          <w:pStyle w:val="Footer"/>
                          <w:spacing w:line="360" w:lineRule="auto"/>
                          <w:rPr>
                            <w:lang w:val="en-US"/>
                          </w:rPr>
                        </w:pPr>
                        <w:r>
                          <w:rPr>
                            <w:b/>
                            <w:bCs/>
                            <w:lang w:val="en-US"/>
                          </w:rPr>
                          <w:t xml:space="preserve">Business management </w:t>
                        </w:r>
                        <w:r>
                          <w:rPr>
                            <w:lang w:val="en-US"/>
                          </w:rPr>
                          <w:t>study programme bachelor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E0AF2F" w14:textId="46D45C9A" w:rsidR="00F061DD" w:rsidRDefault="00F061DD" w:rsidP="00F061DD">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CD60FC" w14:textId="77777777" w:rsidR="00F061DD" w:rsidRPr="00DE4509" w:rsidRDefault="00F061DD" w:rsidP="00F061DD">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71552" behindDoc="0" locked="0" layoutInCell="1" allowOverlap="1" wp14:anchorId="4B6606BF" wp14:editId="1D4B80B6">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6BF" id="Text Box 3" o:spid="_x0000_s1045" type="#_x0000_t202" style="position:absolute;margin-left:348.8pt;margin-top:.55pt;width:135.3pt;height:6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15AC5F43"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1ED26519" w14:textId="77777777" w:rsidR="00F061DD" w:rsidRDefault="00F061DD" w:rsidP="00F061DD">
      <w:r>
        <w:br w:type="page"/>
      </w:r>
    </w:p>
    <w:p w14:paraId="087D3026" w14:textId="77777777" w:rsidR="00F061DD" w:rsidRDefault="00F061DD" w:rsidP="00F061DD"/>
    <w:p w14:paraId="45ACE0E5" w14:textId="77777777" w:rsidR="00F061DD" w:rsidRDefault="00F061DD" w:rsidP="00F061DD"/>
    <w:p w14:paraId="143C88C9" w14:textId="77777777" w:rsidR="00F061DD" w:rsidRDefault="00F061DD" w:rsidP="00F061DD"/>
    <w:p w14:paraId="71584775" w14:textId="77777777" w:rsidR="00F061DD" w:rsidRDefault="00F061DD" w:rsidP="00F061DD"/>
    <w:p w14:paraId="62BA356F" w14:textId="77777777" w:rsidR="00F061DD" w:rsidRDefault="00F061DD" w:rsidP="00F061DD">
      <w:pPr>
        <w:tabs>
          <w:tab w:val="left" w:pos="9781"/>
        </w:tabs>
        <w:ind w:right="398"/>
        <w:jc w:val="center"/>
        <w:outlineLvl w:val="0"/>
        <w:rPr>
          <w:b/>
          <w:bCs/>
        </w:rPr>
      </w:pPr>
      <w:r>
        <w:rPr>
          <w:b/>
          <w:bCs/>
        </w:rPr>
        <w:t>VILNIAUS GEDIMINO TECHNIKOS UNIVERSITETAS</w:t>
      </w:r>
    </w:p>
    <w:p w14:paraId="1CA0CCC0" w14:textId="77777777" w:rsidR="00F061DD" w:rsidRDefault="00F061DD" w:rsidP="00F061DD">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F061DD" w:rsidRPr="00F56FA8" w14:paraId="093D1E1D" w14:textId="77777777" w:rsidTr="00D41E32">
        <w:trPr>
          <w:trHeight w:val="349"/>
        </w:trPr>
        <w:tc>
          <w:tcPr>
            <w:tcW w:w="6237" w:type="dxa"/>
            <w:tcBorders>
              <w:top w:val="nil"/>
              <w:left w:val="nil"/>
              <w:bottom w:val="single" w:sz="4" w:space="0" w:color="auto"/>
              <w:right w:val="nil"/>
            </w:tcBorders>
          </w:tcPr>
          <w:p w14:paraId="5FDBAB07" w14:textId="77777777" w:rsidR="00F061DD" w:rsidRPr="00F56FA8" w:rsidRDefault="00F061DD" w:rsidP="00D41E32">
            <w:pPr>
              <w:tabs>
                <w:tab w:val="left" w:pos="9781"/>
              </w:tabs>
              <w:ind w:left="34" w:hanging="34"/>
              <w:jc w:val="center"/>
              <w:rPr>
                <w:color w:val="FF0000"/>
                <w:szCs w:val="12"/>
              </w:rPr>
            </w:pPr>
          </w:p>
        </w:tc>
      </w:tr>
      <w:tr w:rsidR="00F061DD" w:rsidRPr="00F56FA8" w14:paraId="3899A0BD" w14:textId="77777777" w:rsidTr="00D41E32">
        <w:trPr>
          <w:trHeight w:val="471"/>
        </w:trPr>
        <w:tc>
          <w:tcPr>
            <w:tcW w:w="6237" w:type="dxa"/>
            <w:tcBorders>
              <w:left w:val="nil"/>
              <w:right w:val="nil"/>
            </w:tcBorders>
          </w:tcPr>
          <w:p w14:paraId="08B8E799" w14:textId="77777777" w:rsidR="00F061DD" w:rsidRPr="00F56FA8" w:rsidRDefault="00F061DD" w:rsidP="00D41E32">
            <w:pPr>
              <w:tabs>
                <w:tab w:val="left" w:pos="9781"/>
              </w:tabs>
              <w:ind w:left="-108"/>
              <w:jc w:val="center"/>
              <w:rPr>
                <w:color w:val="FF0000"/>
                <w:szCs w:val="12"/>
              </w:rPr>
            </w:pPr>
            <w:r w:rsidRPr="00F56FA8">
              <w:rPr>
                <w:color w:val="FF0000"/>
                <w:sz w:val="16"/>
                <w:szCs w:val="12"/>
              </w:rPr>
              <w:t>(Studento vardas ir pavardė, studento pažymėjimo Nr.)</w:t>
            </w:r>
          </w:p>
        </w:tc>
      </w:tr>
      <w:tr w:rsidR="00F061DD" w:rsidRPr="00F56FA8" w14:paraId="50E5C179" w14:textId="77777777" w:rsidTr="00D41E32">
        <w:trPr>
          <w:trHeight w:val="421"/>
        </w:trPr>
        <w:tc>
          <w:tcPr>
            <w:tcW w:w="6237" w:type="dxa"/>
            <w:tcBorders>
              <w:left w:val="nil"/>
              <w:right w:val="nil"/>
            </w:tcBorders>
          </w:tcPr>
          <w:p w14:paraId="78B8496D" w14:textId="77777777" w:rsidR="00F061DD" w:rsidRPr="00F56FA8" w:rsidRDefault="00F061DD" w:rsidP="00D41E32">
            <w:pPr>
              <w:tabs>
                <w:tab w:val="left" w:pos="9781"/>
              </w:tabs>
              <w:ind w:left="-108"/>
              <w:jc w:val="center"/>
              <w:rPr>
                <w:color w:val="FF0000"/>
                <w:szCs w:val="12"/>
              </w:rPr>
            </w:pPr>
            <w:r w:rsidRPr="00F56FA8">
              <w:rPr>
                <w:color w:val="FF0000"/>
                <w:sz w:val="16"/>
                <w:szCs w:val="12"/>
              </w:rPr>
              <w:t>(Fakultetas)</w:t>
            </w:r>
          </w:p>
        </w:tc>
      </w:tr>
    </w:tbl>
    <w:p w14:paraId="193C27EF" w14:textId="77777777" w:rsidR="00F061DD" w:rsidRPr="00F56FA8" w:rsidRDefault="00F061DD" w:rsidP="00F061DD">
      <w:pPr>
        <w:tabs>
          <w:tab w:val="left" w:pos="9781"/>
        </w:tabs>
        <w:ind w:right="398"/>
        <w:jc w:val="center"/>
        <w:rPr>
          <w:color w:val="FF0000"/>
          <w:szCs w:val="12"/>
        </w:rPr>
      </w:pPr>
      <w:r w:rsidRPr="00F56FA8">
        <w:rPr>
          <w:color w:val="FF0000"/>
          <w:sz w:val="16"/>
          <w:szCs w:val="12"/>
        </w:rPr>
        <w:t>(Studijų programa, akademinė grupė)</w:t>
      </w:r>
    </w:p>
    <w:p w14:paraId="33D4C1A9" w14:textId="77777777" w:rsidR="00F061DD" w:rsidRPr="00F56FA8" w:rsidRDefault="00F061DD" w:rsidP="00F061DD">
      <w:pPr>
        <w:tabs>
          <w:tab w:val="left" w:pos="9781"/>
        </w:tabs>
        <w:ind w:right="398"/>
        <w:jc w:val="center"/>
        <w:rPr>
          <w:color w:val="FF0000"/>
          <w:sz w:val="16"/>
          <w:szCs w:val="12"/>
        </w:rPr>
      </w:pPr>
    </w:p>
    <w:p w14:paraId="04162EF7" w14:textId="77777777" w:rsidR="00F061DD" w:rsidRDefault="00F061DD" w:rsidP="00F061DD">
      <w:pPr>
        <w:tabs>
          <w:tab w:val="left" w:pos="9781"/>
        </w:tabs>
        <w:ind w:right="398"/>
        <w:jc w:val="center"/>
        <w:rPr>
          <w:sz w:val="16"/>
          <w:szCs w:val="12"/>
        </w:rPr>
      </w:pPr>
    </w:p>
    <w:p w14:paraId="6214608B" w14:textId="77777777" w:rsidR="00F061DD" w:rsidRDefault="00F061DD" w:rsidP="00F061DD">
      <w:pPr>
        <w:tabs>
          <w:tab w:val="left" w:pos="9781"/>
        </w:tabs>
        <w:ind w:right="398"/>
        <w:jc w:val="center"/>
        <w:outlineLvl w:val="0"/>
        <w:rPr>
          <w:b/>
          <w:bCs/>
        </w:rPr>
      </w:pPr>
      <w:r>
        <w:rPr>
          <w:b/>
          <w:bCs/>
          <w:caps/>
        </w:rPr>
        <w:t>Baigiamojo darbo</w:t>
      </w:r>
      <w:r>
        <w:rPr>
          <w:b/>
          <w:bCs/>
        </w:rPr>
        <w:t xml:space="preserve"> </w:t>
      </w:r>
    </w:p>
    <w:p w14:paraId="42C891C8" w14:textId="77777777" w:rsidR="00F061DD" w:rsidRDefault="00F061DD" w:rsidP="00F061DD">
      <w:pPr>
        <w:tabs>
          <w:tab w:val="left" w:pos="9781"/>
        </w:tabs>
        <w:ind w:right="398"/>
        <w:jc w:val="center"/>
        <w:rPr>
          <w:b/>
          <w:bCs/>
        </w:rPr>
      </w:pPr>
      <w:r>
        <w:rPr>
          <w:b/>
          <w:bCs/>
        </w:rPr>
        <w:t>SĄŽININGUMO DEKLARACIJA</w:t>
      </w:r>
    </w:p>
    <w:p w14:paraId="238D84F8" w14:textId="77777777" w:rsidR="00F061DD" w:rsidRDefault="00F061DD" w:rsidP="00F061DD">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F061DD" w14:paraId="1062E852" w14:textId="77777777" w:rsidTr="00D41E32">
        <w:tc>
          <w:tcPr>
            <w:tcW w:w="931" w:type="dxa"/>
            <w:tcBorders>
              <w:top w:val="nil"/>
              <w:left w:val="nil"/>
              <w:bottom w:val="nil"/>
              <w:right w:val="nil"/>
            </w:tcBorders>
          </w:tcPr>
          <w:p w14:paraId="0732D35F" w14:textId="36629A6E" w:rsidR="00F061DD" w:rsidRDefault="00F061DD" w:rsidP="00F061DD">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43E39C9B" w14:textId="016FE606" w:rsidR="00F061DD" w:rsidRPr="00F061DD" w:rsidRDefault="00F061DD" w:rsidP="00F061DD">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0DFBCFE3" w14:textId="77777777" w:rsidR="00F061DD" w:rsidRDefault="00F061DD" w:rsidP="00D41E32">
            <w:pPr>
              <w:tabs>
                <w:tab w:val="left" w:pos="9781"/>
              </w:tabs>
              <w:ind w:left="426" w:right="398" w:hanging="426"/>
              <w:jc w:val="center"/>
              <w:rPr>
                <w:szCs w:val="12"/>
              </w:rPr>
            </w:pPr>
            <w:r>
              <w:rPr>
                <w:szCs w:val="12"/>
              </w:rPr>
              <w:t>d.</w:t>
            </w:r>
          </w:p>
        </w:tc>
      </w:tr>
    </w:tbl>
    <w:p w14:paraId="3D7755C0" w14:textId="77777777" w:rsidR="00F061DD" w:rsidRDefault="00F061DD" w:rsidP="00F061DD">
      <w:pPr>
        <w:tabs>
          <w:tab w:val="left" w:pos="9781"/>
        </w:tabs>
        <w:ind w:right="398"/>
        <w:jc w:val="center"/>
        <w:rPr>
          <w:sz w:val="16"/>
          <w:szCs w:val="12"/>
        </w:rPr>
      </w:pPr>
      <w:r>
        <w:rPr>
          <w:sz w:val="16"/>
          <w:szCs w:val="12"/>
        </w:rPr>
        <w:t>(Data)</w:t>
      </w:r>
    </w:p>
    <w:p w14:paraId="262176ED" w14:textId="77777777" w:rsidR="00F061DD" w:rsidRDefault="00F061DD" w:rsidP="00F061DD">
      <w:pPr>
        <w:tabs>
          <w:tab w:val="left" w:pos="9781"/>
        </w:tabs>
        <w:ind w:right="398"/>
        <w:jc w:val="center"/>
        <w:rPr>
          <w:szCs w:val="12"/>
        </w:rPr>
      </w:pPr>
    </w:p>
    <w:p w14:paraId="6CDC2335" w14:textId="77777777" w:rsidR="00F061DD" w:rsidRDefault="00F061DD" w:rsidP="00F061DD">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F061DD" w:rsidRPr="00F56FA8" w14:paraId="6BBE845F" w14:textId="77777777" w:rsidTr="00D41E32">
        <w:trPr>
          <w:cantSplit/>
        </w:trPr>
        <w:tc>
          <w:tcPr>
            <w:tcW w:w="6238" w:type="dxa"/>
            <w:gridSpan w:val="5"/>
            <w:tcBorders>
              <w:top w:val="nil"/>
              <w:left w:val="nil"/>
              <w:bottom w:val="nil"/>
              <w:right w:val="nil"/>
            </w:tcBorders>
            <w:vAlign w:val="bottom"/>
          </w:tcPr>
          <w:p w14:paraId="543FA289" w14:textId="77777777" w:rsidR="00F061DD" w:rsidRPr="00F56FA8" w:rsidRDefault="00F061DD" w:rsidP="00D41E32">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4B4C65" w14:textId="77777777" w:rsidR="00F061DD" w:rsidRPr="00F56FA8" w:rsidRDefault="00F061DD" w:rsidP="00D41E32">
            <w:pPr>
              <w:tabs>
                <w:tab w:val="left" w:pos="9781"/>
              </w:tabs>
              <w:ind w:right="398"/>
              <w:jc w:val="both"/>
              <w:rPr>
                <w:color w:val="FF0000"/>
                <w:szCs w:val="12"/>
              </w:rPr>
            </w:pPr>
          </w:p>
        </w:tc>
      </w:tr>
      <w:tr w:rsidR="00F061DD" w:rsidRPr="00F56FA8" w14:paraId="3A917324" w14:textId="77777777" w:rsidTr="00D41E32">
        <w:trPr>
          <w:cantSplit/>
        </w:trPr>
        <w:tc>
          <w:tcPr>
            <w:tcW w:w="9640" w:type="dxa"/>
            <w:gridSpan w:val="8"/>
            <w:tcBorders>
              <w:top w:val="nil"/>
              <w:left w:val="nil"/>
              <w:right w:val="nil"/>
            </w:tcBorders>
          </w:tcPr>
          <w:p w14:paraId="06E92DDF" w14:textId="77777777" w:rsidR="00F061DD" w:rsidRPr="00F56FA8" w:rsidRDefault="00F061DD" w:rsidP="00D41E32">
            <w:pPr>
              <w:tabs>
                <w:tab w:val="left" w:pos="9781"/>
              </w:tabs>
              <w:ind w:right="398"/>
              <w:jc w:val="center"/>
              <w:rPr>
                <w:color w:val="FF0000"/>
                <w:sz w:val="22"/>
                <w:szCs w:val="22"/>
              </w:rPr>
            </w:pPr>
          </w:p>
        </w:tc>
      </w:tr>
      <w:tr w:rsidR="00F061DD" w:rsidRPr="00F56FA8" w14:paraId="5291A95C" w14:textId="77777777" w:rsidTr="00D41E32">
        <w:trPr>
          <w:cantSplit/>
        </w:trPr>
        <w:tc>
          <w:tcPr>
            <w:tcW w:w="9640" w:type="dxa"/>
            <w:gridSpan w:val="8"/>
            <w:tcBorders>
              <w:left w:val="nil"/>
              <w:bottom w:val="single" w:sz="4" w:space="0" w:color="auto"/>
              <w:right w:val="nil"/>
            </w:tcBorders>
          </w:tcPr>
          <w:p w14:paraId="78FB0F94" w14:textId="77777777" w:rsidR="00F061DD" w:rsidRPr="00F56FA8" w:rsidRDefault="00F061DD" w:rsidP="00D41E32">
            <w:pPr>
              <w:tabs>
                <w:tab w:val="left" w:pos="601"/>
                <w:tab w:val="left" w:pos="9781"/>
              </w:tabs>
              <w:ind w:right="190"/>
              <w:jc w:val="center"/>
              <w:rPr>
                <w:color w:val="FF0000"/>
                <w:sz w:val="22"/>
                <w:szCs w:val="22"/>
              </w:rPr>
            </w:pPr>
          </w:p>
        </w:tc>
      </w:tr>
      <w:tr w:rsidR="00F061DD" w:rsidRPr="00F56FA8" w14:paraId="2D5E76C0" w14:textId="77777777" w:rsidTr="00D41E32">
        <w:trPr>
          <w:cantSplit/>
        </w:trPr>
        <w:tc>
          <w:tcPr>
            <w:tcW w:w="1398" w:type="dxa"/>
            <w:tcBorders>
              <w:top w:val="nil"/>
              <w:left w:val="nil"/>
              <w:bottom w:val="nil"/>
              <w:right w:val="nil"/>
            </w:tcBorders>
            <w:vAlign w:val="bottom"/>
          </w:tcPr>
          <w:p w14:paraId="391B0D5B" w14:textId="77777777" w:rsidR="00F061DD" w:rsidRPr="00F56FA8" w:rsidRDefault="00F061DD" w:rsidP="00D41E32">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5DDC3B37" w14:textId="77777777" w:rsidR="00F061DD" w:rsidRPr="00F56FA8" w:rsidRDefault="00F061DD" w:rsidP="00D41E32">
            <w:pPr>
              <w:tabs>
                <w:tab w:val="left" w:pos="9781"/>
              </w:tabs>
              <w:ind w:right="-46"/>
              <w:jc w:val="center"/>
              <w:rPr>
                <w:color w:val="FF0000"/>
                <w:szCs w:val="12"/>
              </w:rPr>
            </w:pPr>
          </w:p>
        </w:tc>
        <w:tc>
          <w:tcPr>
            <w:tcW w:w="647" w:type="dxa"/>
            <w:tcBorders>
              <w:top w:val="nil"/>
              <w:left w:val="nil"/>
              <w:bottom w:val="nil"/>
              <w:right w:val="nil"/>
            </w:tcBorders>
            <w:vAlign w:val="bottom"/>
          </w:tcPr>
          <w:p w14:paraId="64D8A10B" w14:textId="77777777" w:rsidR="00F061DD" w:rsidRPr="00F56FA8" w:rsidRDefault="00F061DD" w:rsidP="00D41E32">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65A70AB2" w14:textId="77777777" w:rsidR="00F061DD" w:rsidRPr="00F56FA8" w:rsidRDefault="00F061DD" w:rsidP="00D41E32">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5452377D" w14:textId="77777777" w:rsidR="00F061DD" w:rsidRPr="00F56FA8" w:rsidRDefault="00F061DD" w:rsidP="00D41E32">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12794AB" w14:textId="77777777" w:rsidR="00F061DD" w:rsidRPr="00F56FA8" w:rsidRDefault="00F061DD" w:rsidP="00D41E32">
            <w:pPr>
              <w:tabs>
                <w:tab w:val="left" w:pos="9781"/>
              </w:tabs>
              <w:ind w:left="-149" w:right="-108"/>
              <w:jc w:val="both"/>
              <w:rPr>
                <w:color w:val="FF0000"/>
                <w:szCs w:val="12"/>
              </w:rPr>
            </w:pPr>
          </w:p>
        </w:tc>
        <w:tc>
          <w:tcPr>
            <w:tcW w:w="567" w:type="dxa"/>
            <w:tcBorders>
              <w:top w:val="nil"/>
              <w:left w:val="nil"/>
              <w:bottom w:val="nil"/>
              <w:right w:val="nil"/>
            </w:tcBorders>
            <w:vAlign w:val="bottom"/>
          </w:tcPr>
          <w:p w14:paraId="167F514B" w14:textId="77777777" w:rsidR="00F061DD" w:rsidRPr="00F56FA8" w:rsidRDefault="00F061DD" w:rsidP="00D41E32">
            <w:pPr>
              <w:tabs>
                <w:tab w:val="left" w:pos="1088"/>
                <w:tab w:val="left" w:pos="9781"/>
              </w:tabs>
              <w:ind w:right="-250" w:hanging="108"/>
              <w:rPr>
                <w:color w:val="FF0000"/>
                <w:szCs w:val="12"/>
              </w:rPr>
            </w:pPr>
            <w:r w:rsidRPr="00F56FA8">
              <w:rPr>
                <w:color w:val="FF0000"/>
                <w:szCs w:val="12"/>
              </w:rPr>
              <w:t>, yra</w:t>
            </w:r>
          </w:p>
        </w:tc>
      </w:tr>
    </w:tbl>
    <w:p w14:paraId="1BFE68B0" w14:textId="77777777" w:rsidR="00F061DD" w:rsidRPr="00F56FA8" w:rsidRDefault="00F061DD" w:rsidP="00F061DD">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0A02DF9D" w14:textId="77777777" w:rsidR="00F061DD" w:rsidRPr="00F56FA8" w:rsidRDefault="00F061DD" w:rsidP="00F061DD">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F061DD" w:rsidRPr="00F56FA8" w14:paraId="4CB5E006" w14:textId="77777777" w:rsidTr="00D41E32">
        <w:tc>
          <w:tcPr>
            <w:tcW w:w="2835" w:type="dxa"/>
            <w:tcBorders>
              <w:top w:val="nil"/>
              <w:left w:val="nil"/>
              <w:bottom w:val="nil"/>
              <w:right w:val="nil"/>
            </w:tcBorders>
          </w:tcPr>
          <w:p w14:paraId="2B493BF0" w14:textId="77777777" w:rsidR="00F061DD" w:rsidRPr="00F56FA8" w:rsidRDefault="00F061DD" w:rsidP="00D41E32">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338D3EFB" w14:textId="77777777" w:rsidR="00F061DD" w:rsidRPr="00F56FA8" w:rsidRDefault="00F061DD" w:rsidP="00D41E32">
            <w:pPr>
              <w:tabs>
                <w:tab w:val="left" w:pos="9781"/>
              </w:tabs>
              <w:ind w:left="-958" w:right="-108" w:firstLine="958"/>
              <w:jc w:val="both"/>
              <w:rPr>
                <w:color w:val="FF0000"/>
                <w:szCs w:val="12"/>
              </w:rPr>
            </w:pPr>
          </w:p>
        </w:tc>
      </w:tr>
      <w:tr w:rsidR="00F061DD" w:rsidRPr="00F56FA8" w14:paraId="1D8D90E7" w14:textId="77777777" w:rsidTr="00D41E32">
        <w:trPr>
          <w:cantSplit/>
        </w:trPr>
        <w:tc>
          <w:tcPr>
            <w:tcW w:w="9639" w:type="dxa"/>
            <w:gridSpan w:val="3"/>
            <w:tcBorders>
              <w:top w:val="nil"/>
              <w:left w:val="nil"/>
              <w:right w:val="nil"/>
            </w:tcBorders>
          </w:tcPr>
          <w:p w14:paraId="786032E6" w14:textId="77777777" w:rsidR="00F061DD" w:rsidRPr="00F56FA8" w:rsidRDefault="00F061DD" w:rsidP="00D41E32">
            <w:pPr>
              <w:tabs>
                <w:tab w:val="left" w:pos="9781"/>
              </w:tabs>
              <w:ind w:right="397"/>
              <w:jc w:val="both"/>
              <w:rPr>
                <w:color w:val="FF0000"/>
                <w:szCs w:val="12"/>
              </w:rPr>
            </w:pPr>
          </w:p>
        </w:tc>
      </w:tr>
      <w:tr w:rsidR="00F061DD" w:rsidRPr="00F56FA8" w14:paraId="2855768A" w14:textId="77777777" w:rsidTr="00D41E32">
        <w:trPr>
          <w:cantSplit/>
        </w:trPr>
        <w:tc>
          <w:tcPr>
            <w:tcW w:w="9639" w:type="dxa"/>
            <w:gridSpan w:val="3"/>
            <w:tcBorders>
              <w:left w:val="nil"/>
              <w:bottom w:val="single" w:sz="4" w:space="0" w:color="auto"/>
              <w:right w:val="nil"/>
            </w:tcBorders>
          </w:tcPr>
          <w:p w14:paraId="5AFC9E65" w14:textId="77777777" w:rsidR="00F061DD" w:rsidRPr="00F56FA8" w:rsidRDefault="00F061DD" w:rsidP="00D41E32">
            <w:pPr>
              <w:tabs>
                <w:tab w:val="left" w:pos="9781"/>
              </w:tabs>
              <w:ind w:right="397"/>
              <w:jc w:val="both"/>
              <w:rPr>
                <w:color w:val="FF0000"/>
                <w:szCs w:val="12"/>
              </w:rPr>
            </w:pPr>
          </w:p>
        </w:tc>
      </w:tr>
      <w:tr w:rsidR="00F061DD" w:rsidRPr="00F56FA8" w14:paraId="5B820E65" w14:textId="77777777" w:rsidTr="00D41E32">
        <w:trPr>
          <w:cantSplit/>
        </w:trPr>
        <w:tc>
          <w:tcPr>
            <w:tcW w:w="3118" w:type="dxa"/>
            <w:gridSpan w:val="2"/>
            <w:tcBorders>
              <w:left w:val="nil"/>
              <w:bottom w:val="nil"/>
              <w:right w:val="nil"/>
            </w:tcBorders>
          </w:tcPr>
          <w:p w14:paraId="71B14A8C" w14:textId="77777777" w:rsidR="00F061DD" w:rsidRPr="00F56FA8" w:rsidRDefault="00F061DD" w:rsidP="00D41E32">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3985C276" w14:textId="77777777" w:rsidR="00F061DD" w:rsidRPr="00F56FA8" w:rsidRDefault="00F061DD" w:rsidP="00D41E32">
            <w:pPr>
              <w:tabs>
                <w:tab w:val="left" w:pos="9781"/>
              </w:tabs>
              <w:ind w:right="119"/>
              <w:jc w:val="both"/>
              <w:rPr>
                <w:color w:val="FF0000"/>
                <w:szCs w:val="12"/>
              </w:rPr>
            </w:pPr>
          </w:p>
        </w:tc>
      </w:tr>
    </w:tbl>
    <w:p w14:paraId="276F1741" w14:textId="77777777" w:rsidR="00F061DD" w:rsidRDefault="00F061DD" w:rsidP="00F061DD">
      <w:pPr>
        <w:tabs>
          <w:tab w:val="left" w:pos="9781"/>
        </w:tabs>
        <w:ind w:right="-1" w:firstLine="709"/>
        <w:jc w:val="both"/>
        <w:rPr>
          <w:szCs w:val="12"/>
        </w:rPr>
      </w:pPr>
    </w:p>
    <w:p w14:paraId="6BDBD4EE" w14:textId="77777777" w:rsidR="00F061DD" w:rsidRDefault="00F061DD" w:rsidP="00F061DD">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6B8490C4" w14:textId="77777777" w:rsidR="00F061DD" w:rsidRDefault="00F061DD" w:rsidP="00F061DD">
      <w:pPr>
        <w:tabs>
          <w:tab w:val="left" w:pos="9781"/>
        </w:tabs>
        <w:ind w:right="-1" w:firstLine="709"/>
        <w:jc w:val="both"/>
        <w:rPr>
          <w:szCs w:val="12"/>
        </w:rPr>
      </w:pPr>
    </w:p>
    <w:p w14:paraId="57B29508" w14:textId="77777777" w:rsidR="00F061DD" w:rsidRDefault="00F061DD" w:rsidP="00F061DD">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F061DD" w14:paraId="64F248A9" w14:textId="77777777" w:rsidTr="00D41E32">
        <w:tc>
          <w:tcPr>
            <w:tcW w:w="2304" w:type="dxa"/>
            <w:tcBorders>
              <w:bottom w:val="single" w:sz="4" w:space="0" w:color="auto"/>
            </w:tcBorders>
          </w:tcPr>
          <w:p w14:paraId="790C280C" w14:textId="77777777" w:rsidR="00F061DD" w:rsidRDefault="00F061DD" w:rsidP="00D41E32">
            <w:pPr>
              <w:pStyle w:val="BodyTextIndent2"/>
              <w:rPr>
                <w:caps/>
                <w:sz w:val="18"/>
                <w:szCs w:val="18"/>
              </w:rPr>
            </w:pPr>
          </w:p>
        </w:tc>
        <w:tc>
          <w:tcPr>
            <w:tcW w:w="1098" w:type="dxa"/>
          </w:tcPr>
          <w:p w14:paraId="626953E3" w14:textId="77777777" w:rsidR="00F061DD" w:rsidRDefault="00F061DD" w:rsidP="00D41E32">
            <w:pPr>
              <w:pStyle w:val="BodyTextIndent2"/>
              <w:rPr>
                <w:caps/>
                <w:sz w:val="18"/>
                <w:szCs w:val="18"/>
              </w:rPr>
            </w:pPr>
          </w:p>
        </w:tc>
        <w:tc>
          <w:tcPr>
            <w:tcW w:w="3296" w:type="dxa"/>
            <w:tcBorders>
              <w:bottom w:val="single" w:sz="4" w:space="0" w:color="auto"/>
            </w:tcBorders>
          </w:tcPr>
          <w:p w14:paraId="7DC40B4B" w14:textId="77777777" w:rsidR="00F061DD" w:rsidRDefault="00F061DD" w:rsidP="00D41E32">
            <w:pPr>
              <w:pStyle w:val="BodyTextIndent2"/>
              <w:rPr>
                <w:caps/>
                <w:sz w:val="18"/>
                <w:szCs w:val="18"/>
              </w:rPr>
            </w:pPr>
          </w:p>
        </w:tc>
      </w:tr>
      <w:tr w:rsidR="00F061DD" w14:paraId="4F4BAF36" w14:textId="77777777" w:rsidTr="00D41E32">
        <w:tc>
          <w:tcPr>
            <w:tcW w:w="2304" w:type="dxa"/>
            <w:tcBorders>
              <w:top w:val="single" w:sz="4" w:space="0" w:color="auto"/>
            </w:tcBorders>
          </w:tcPr>
          <w:p w14:paraId="3DDA6485" w14:textId="77777777" w:rsidR="00F061DD" w:rsidRDefault="00F061DD" w:rsidP="00D41E32">
            <w:pPr>
              <w:pStyle w:val="BodyTextIndent2"/>
              <w:jc w:val="center"/>
              <w:rPr>
                <w:sz w:val="18"/>
                <w:szCs w:val="18"/>
              </w:rPr>
            </w:pPr>
            <w:r>
              <w:rPr>
                <w:sz w:val="18"/>
                <w:szCs w:val="18"/>
              </w:rPr>
              <w:t>(Parašas)</w:t>
            </w:r>
          </w:p>
        </w:tc>
        <w:tc>
          <w:tcPr>
            <w:tcW w:w="1098" w:type="dxa"/>
          </w:tcPr>
          <w:p w14:paraId="7E4F1615" w14:textId="77777777" w:rsidR="00F061DD" w:rsidRDefault="00F061DD" w:rsidP="00D41E32">
            <w:pPr>
              <w:pStyle w:val="BodyTextIndent2"/>
              <w:rPr>
                <w:sz w:val="18"/>
                <w:szCs w:val="18"/>
              </w:rPr>
            </w:pPr>
          </w:p>
        </w:tc>
        <w:tc>
          <w:tcPr>
            <w:tcW w:w="3296" w:type="dxa"/>
            <w:tcBorders>
              <w:top w:val="single" w:sz="4" w:space="0" w:color="auto"/>
            </w:tcBorders>
          </w:tcPr>
          <w:p w14:paraId="3B0F26AE" w14:textId="77777777" w:rsidR="00F061DD" w:rsidRDefault="00F061DD" w:rsidP="00D41E32">
            <w:pPr>
              <w:pStyle w:val="BodyTextIndent2"/>
              <w:jc w:val="center"/>
              <w:rPr>
                <w:sz w:val="18"/>
                <w:szCs w:val="18"/>
              </w:rPr>
            </w:pPr>
            <w:r>
              <w:rPr>
                <w:sz w:val="18"/>
                <w:szCs w:val="18"/>
              </w:rPr>
              <w:t>(Vardas ir pavardė)</w:t>
            </w:r>
          </w:p>
        </w:tc>
      </w:tr>
    </w:tbl>
    <w:p w14:paraId="258D87D4" w14:textId="77777777" w:rsidR="00F061DD" w:rsidRDefault="00F061DD" w:rsidP="00F061DD">
      <w:pPr>
        <w:tabs>
          <w:tab w:val="left" w:pos="9781"/>
        </w:tabs>
        <w:ind w:right="-1"/>
        <w:rPr>
          <w:szCs w:val="12"/>
        </w:rPr>
      </w:pPr>
    </w:p>
    <w:p w14:paraId="41A0A85B" w14:textId="77777777" w:rsidR="00F061DD" w:rsidRDefault="00F061DD" w:rsidP="00F061DD"/>
    <w:p w14:paraId="4B678AD1" w14:textId="77777777" w:rsidR="00F061DD" w:rsidRDefault="00F061DD" w:rsidP="00F061DD"/>
    <w:p w14:paraId="5E455302" w14:textId="77777777" w:rsidR="00F061DD" w:rsidRDefault="00F061DD" w:rsidP="00F061DD">
      <w:r>
        <w:br w:type="page"/>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C14138"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C14138"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C14138"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C14138"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C14138"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C14138"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C14138"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C14138"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C14138"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C14138"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C14138"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C14138"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3"/>
      <w:bookmarkEnd w:id="4"/>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C14138"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5"/>
      <w:bookmarkEnd w:id="6"/>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C14138"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C14138"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8" w:name="_Toc19451116"/>
      <w:r>
        <w:lastRenderedPageBreak/>
        <w:t>LITERATŪROS ANALIZĖ</w:t>
      </w:r>
      <w:bookmarkEnd w:id="8"/>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5" w:name="_Toc19451121"/>
      <w:r w:rsidR="001C73F1">
        <w:lastRenderedPageBreak/>
        <w:t>METODOLOGIJA</w:t>
      </w:r>
      <w:bookmarkEnd w:id="15"/>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C14138"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19" w:name="_Toc19451124"/>
      <w:r w:rsidR="001C73F1">
        <w:lastRenderedPageBreak/>
        <w:t>EMPIRINIS TYRIMAS</w:t>
      </w:r>
      <w:bookmarkEnd w:id="19"/>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B3A5A7" w14:textId="77777777" w:rsidR="00C14138" w:rsidRDefault="00C14138">
      <w:r>
        <w:separator/>
      </w:r>
    </w:p>
  </w:endnote>
  <w:endnote w:type="continuationSeparator" w:id="0">
    <w:p w14:paraId="54FDDC8F" w14:textId="77777777" w:rsidR="00C14138" w:rsidRDefault="00C14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0558CAF6" w:rsidR="00B36B8D" w:rsidRDefault="00B36B8D">
        <w:pPr>
          <w:pStyle w:val="Footer"/>
          <w:jc w:val="right"/>
        </w:pPr>
        <w:r>
          <w:fldChar w:fldCharType="begin"/>
        </w:r>
        <w:r>
          <w:instrText xml:space="preserve"> PAGE   \* MERGEFORMAT </w:instrText>
        </w:r>
        <w:r>
          <w:fldChar w:fldCharType="separate"/>
        </w:r>
        <w:r w:rsidR="00861692">
          <w:rPr>
            <w:noProof/>
          </w:rPr>
          <w:t>2</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80B9D" w14:textId="77777777" w:rsidR="00C14138" w:rsidRDefault="00C14138">
      <w:r>
        <w:separator/>
      </w:r>
    </w:p>
  </w:footnote>
  <w:footnote w:type="continuationSeparator" w:id="0">
    <w:p w14:paraId="78D74989" w14:textId="77777777" w:rsidR="00C14138" w:rsidRDefault="00C141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2995"/>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5101"/>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1692"/>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138"/>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0E2D01-9CCE-4AE1-994A-28191DE49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612</Words>
  <Characters>12889</Characters>
  <Application>Microsoft Office Word</Application>
  <DocSecurity>0</DocSecurity>
  <Lines>107</Lines>
  <Paragraphs>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43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0-11-04T07:50:00Z</dcterms:created>
  <dcterms:modified xsi:type="dcterms:W3CDTF">2020-11-0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